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56197" w14:textId="3AC91DFE" w:rsidR="00A40BEE" w:rsidRPr="00A40BEE" w:rsidRDefault="00A40BEE" w:rsidP="00A40BEE">
      <w:pPr>
        <w:spacing w:after="240" w:line="480" w:lineRule="auto"/>
        <w:rPr>
          <w:rFonts w:ascii="Times New Roman" w:hAnsi="Times New Roman"/>
          <w:b/>
          <w:sz w:val="24"/>
          <w:szCs w:val="24"/>
        </w:rPr>
      </w:pPr>
      <w:r w:rsidRPr="00A40BEE">
        <w:rPr>
          <w:rFonts w:ascii="Times New Roman" w:hAnsi="Times New Roman"/>
          <w:b/>
          <w:sz w:val="24"/>
          <w:szCs w:val="24"/>
        </w:rPr>
        <w:t xml:space="preserve">One hypervirulent clone, Sequence Type 283, accounts for a large proportion of invasive </w:t>
      </w:r>
      <w:r w:rsidRPr="00A40BEE">
        <w:rPr>
          <w:rFonts w:ascii="Times New Roman" w:hAnsi="Times New Roman"/>
          <w:b/>
          <w:i/>
          <w:sz w:val="24"/>
          <w:szCs w:val="24"/>
        </w:rPr>
        <w:t>Streptococcus agalactiae</w:t>
      </w:r>
      <w:r w:rsidRPr="00A40BEE">
        <w:rPr>
          <w:rFonts w:ascii="Times New Roman" w:hAnsi="Times New Roman"/>
          <w:b/>
          <w:sz w:val="24"/>
          <w:szCs w:val="24"/>
        </w:rPr>
        <w:t xml:space="preserve"> isolated from humans</w:t>
      </w:r>
      <w:bookmarkStart w:id="0" w:name="_GoBack"/>
      <w:bookmarkEnd w:id="0"/>
      <w:r w:rsidRPr="00A40BEE">
        <w:rPr>
          <w:rFonts w:ascii="Times New Roman" w:hAnsi="Times New Roman"/>
          <w:b/>
          <w:sz w:val="24"/>
          <w:szCs w:val="24"/>
        </w:rPr>
        <w:t xml:space="preserve"> and diseased tilapia in Southeast Asia.</w:t>
      </w:r>
    </w:p>
    <w:p w14:paraId="61D342DA" w14:textId="177EB0A8" w:rsidR="000F4D19" w:rsidRPr="00CE5CF0" w:rsidRDefault="001142A4" w:rsidP="001A7478">
      <w:pPr>
        <w:autoSpaceDE w:val="0"/>
        <w:autoSpaceDN w:val="0"/>
        <w:adjustRightInd w:val="0"/>
        <w:spacing w:line="240" w:lineRule="auto"/>
        <w:rPr>
          <w:rFonts w:ascii="Times New Roman" w:hAnsi="Times New Roman"/>
          <w:b/>
          <w:sz w:val="20"/>
          <w:szCs w:val="20"/>
        </w:rPr>
      </w:pPr>
      <w:r>
        <w:rPr>
          <w:rFonts w:ascii="Times New Roman" w:hAnsi="Times New Roman"/>
          <w:b/>
          <w:sz w:val="20"/>
          <w:szCs w:val="20"/>
        </w:rPr>
        <w:t xml:space="preserve">S1 </w:t>
      </w:r>
      <w:r w:rsidR="000F4D19" w:rsidRPr="00CE5CF0">
        <w:rPr>
          <w:rFonts w:ascii="Times New Roman" w:hAnsi="Times New Roman"/>
          <w:b/>
          <w:sz w:val="20"/>
          <w:szCs w:val="20"/>
        </w:rPr>
        <w:t xml:space="preserve">Table. Human </w:t>
      </w:r>
      <w:r w:rsidR="00CE2A95">
        <w:rPr>
          <w:rFonts w:ascii="Times New Roman" w:hAnsi="Times New Roman"/>
          <w:b/>
          <w:sz w:val="20"/>
          <w:szCs w:val="20"/>
        </w:rPr>
        <w:t xml:space="preserve">group B </w:t>
      </w:r>
      <w:r w:rsidR="00CE2A95">
        <w:rPr>
          <w:rFonts w:ascii="Times New Roman" w:hAnsi="Times New Roman"/>
          <w:b/>
          <w:i/>
          <w:sz w:val="20"/>
          <w:szCs w:val="20"/>
        </w:rPr>
        <w:t>Streptococcus</w:t>
      </w:r>
      <w:r w:rsidR="00CE2A95">
        <w:rPr>
          <w:rFonts w:ascii="Times New Roman" w:hAnsi="Times New Roman"/>
          <w:b/>
          <w:sz w:val="20"/>
          <w:szCs w:val="20"/>
        </w:rPr>
        <w:t>(GBS) sequence type (</w:t>
      </w:r>
      <w:r w:rsidR="000F4D19" w:rsidRPr="00CE5CF0">
        <w:rPr>
          <w:rFonts w:ascii="Times New Roman" w:hAnsi="Times New Roman"/>
          <w:b/>
          <w:sz w:val="20"/>
          <w:szCs w:val="20"/>
        </w:rPr>
        <w:t>ST</w:t>
      </w:r>
      <w:r w:rsidR="00CE2A95">
        <w:rPr>
          <w:rFonts w:ascii="Times New Roman" w:hAnsi="Times New Roman"/>
          <w:b/>
          <w:sz w:val="20"/>
          <w:szCs w:val="20"/>
        </w:rPr>
        <w:t xml:space="preserve">) </w:t>
      </w:r>
      <w:r w:rsidR="000F4D19" w:rsidRPr="00CE5CF0">
        <w:rPr>
          <w:rFonts w:ascii="Times New Roman" w:hAnsi="Times New Roman"/>
          <w:b/>
          <w:sz w:val="20"/>
          <w:szCs w:val="20"/>
        </w:rPr>
        <w:t>283 in Asia</w:t>
      </w:r>
      <w:r w:rsidR="006F773A">
        <w:rPr>
          <w:rFonts w:ascii="Times New Roman" w:hAnsi="Times New Roman"/>
          <w:b/>
          <w:sz w:val="20"/>
          <w:szCs w:val="20"/>
        </w:rPr>
        <w:t>: demographics and data source</w:t>
      </w:r>
      <w:r w:rsidR="008428A5">
        <w:rPr>
          <w:rFonts w:ascii="Times New Roman" w:hAnsi="Times New Roman"/>
          <w:b/>
          <w:sz w:val="20"/>
          <w:szCs w:val="20"/>
        </w:rPr>
        <w:t>s</w:t>
      </w:r>
      <w:r w:rsidR="006F773A">
        <w:rPr>
          <w:rFonts w:ascii="Times New Roman" w:hAnsi="Times New Roman"/>
          <w:b/>
          <w:sz w:val="20"/>
          <w:szCs w:val="20"/>
        </w:rPr>
        <w:t>.</w:t>
      </w:r>
      <w:r w:rsidR="007C35AB" w:rsidRPr="007C35AB">
        <w:rPr>
          <w:rFonts w:ascii="Times New Roman" w:hAnsi="Times New Roman"/>
          <w:color w:val="000000"/>
          <w:sz w:val="16"/>
          <w:szCs w:val="16"/>
          <w:lang w:val="en-US"/>
        </w:rPr>
        <w:t xml:space="preserve"> </w:t>
      </w:r>
      <w:r w:rsidR="0040466A" w:rsidRPr="00CF2F0F">
        <w:rPr>
          <w:rFonts w:ascii="Times New Roman" w:hAnsi="Times New Roman"/>
          <w:sz w:val="20"/>
          <w:szCs w:val="20"/>
        </w:rPr>
        <w:t xml:space="preserve">This </w:t>
      </w:r>
      <w:r w:rsidR="0040466A">
        <w:rPr>
          <w:rFonts w:ascii="Times New Roman" w:hAnsi="Times New Roman"/>
          <w:sz w:val="20"/>
          <w:szCs w:val="20"/>
        </w:rPr>
        <w:t xml:space="preserve">table </w:t>
      </w:r>
      <w:r w:rsidR="0040466A" w:rsidRPr="00CF2F0F">
        <w:rPr>
          <w:rFonts w:ascii="Times New Roman" w:hAnsi="Times New Roman"/>
          <w:sz w:val="20"/>
          <w:szCs w:val="20"/>
        </w:rPr>
        <w:t>shows details for each</w:t>
      </w:r>
      <w:r w:rsidR="0040466A">
        <w:rPr>
          <w:rFonts w:ascii="Times New Roman" w:hAnsi="Times New Roman"/>
          <w:sz w:val="20"/>
          <w:szCs w:val="20"/>
        </w:rPr>
        <w:t xml:space="preserve"> human</w:t>
      </w:r>
      <w:r w:rsidR="0040466A" w:rsidRPr="00CF2F0F">
        <w:rPr>
          <w:rFonts w:ascii="Times New Roman" w:hAnsi="Times New Roman"/>
          <w:sz w:val="20"/>
          <w:szCs w:val="20"/>
        </w:rPr>
        <w:t xml:space="preserve"> </w:t>
      </w:r>
      <w:r w:rsidR="0040466A">
        <w:rPr>
          <w:rFonts w:ascii="Times New Roman" w:hAnsi="Times New Roman"/>
          <w:sz w:val="20"/>
          <w:szCs w:val="20"/>
        </w:rPr>
        <w:t>GBS collection</w:t>
      </w:r>
      <w:r w:rsidR="0040466A" w:rsidRPr="00CF2F0F">
        <w:rPr>
          <w:rFonts w:ascii="Times New Roman" w:hAnsi="Times New Roman"/>
          <w:sz w:val="20"/>
          <w:szCs w:val="20"/>
        </w:rPr>
        <w:t xml:space="preserve">, showing </w:t>
      </w:r>
      <w:r w:rsidR="0040466A">
        <w:rPr>
          <w:rFonts w:ascii="Times New Roman" w:hAnsi="Times New Roman"/>
          <w:sz w:val="20"/>
          <w:szCs w:val="20"/>
        </w:rPr>
        <w:t xml:space="preserve">proportion of ST283, sample </w:t>
      </w:r>
      <w:r w:rsidR="0040466A" w:rsidRPr="00CF2F0F">
        <w:rPr>
          <w:rFonts w:ascii="Times New Roman" w:hAnsi="Times New Roman"/>
          <w:sz w:val="20"/>
          <w:szCs w:val="20"/>
        </w:rPr>
        <w:t>origins, dates</w:t>
      </w:r>
      <w:r w:rsidR="0040466A">
        <w:rPr>
          <w:rFonts w:ascii="Times New Roman" w:hAnsi="Times New Roman"/>
          <w:sz w:val="20"/>
          <w:szCs w:val="20"/>
        </w:rPr>
        <w:t xml:space="preserve"> and</w:t>
      </w:r>
      <w:r w:rsidR="0040466A" w:rsidRPr="00CF2F0F">
        <w:rPr>
          <w:rFonts w:ascii="Times New Roman" w:hAnsi="Times New Roman"/>
          <w:sz w:val="20"/>
          <w:szCs w:val="20"/>
        </w:rPr>
        <w:t xml:space="preserve"> types, </w:t>
      </w:r>
      <w:r w:rsidR="0040466A">
        <w:rPr>
          <w:rFonts w:ascii="Times New Roman" w:hAnsi="Times New Roman"/>
          <w:sz w:val="20"/>
          <w:szCs w:val="20"/>
        </w:rPr>
        <w:t xml:space="preserve">and </w:t>
      </w:r>
      <w:r w:rsidR="0040466A" w:rsidRPr="00CF2F0F">
        <w:rPr>
          <w:rFonts w:ascii="Times New Roman" w:hAnsi="Times New Roman"/>
          <w:sz w:val="20"/>
          <w:szCs w:val="20"/>
        </w:rPr>
        <w:t>age breakdown, foci of infection and gender.</w:t>
      </w:r>
    </w:p>
    <w:tbl>
      <w:tblPr>
        <w:tblW w:w="24139" w:type="dxa"/>
        <w:tblInd w:w="-46"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2026"/>
        <w:gridCol w:w="845"/>
        <w:gridCol w:w="993"/>
        <w:gridCol w:w="525"/>
        <w:gridCol w:w="741"/>
        <w:gridCol w:w="576"/>
        <w:gridCol w:w="825"/>
        <w:gridCol w:w="735"/>
        <w:gridCol w:w="853"/>
        <w:gridCol w:w="851"/>
        <w:gridCol w:w="708"/>
        <w:gridCol w:w="852"/>
        <w:gridCol w:w="850"/>
        <w:gridCol w:w="236"/>
        <w:gridCol w:w="473"/>
        <w:gridCol w:w="567"/>
        <w:gridCol w:w="709"/>
        <w:gridCol w:w="283"/>
        <w:gridCol w:w="567"/>
        <w:gridCol w:w="567"/>
        <w:gridCol w:w="709"/>
        <w:gridCol w:w="709"/>
        <w:gridCol w:w="709"/>
        <w:gridCol w:w="567"/>
        <w:gridCol w:w="708"/>
        <w:gridCol w:w="284"/>
        <w:gridCol w:w="567"/>
        <w:gridCol w:w="567"/>
        <w:gridCol w:w="709"/>
        <w:gridCol w:w="709"/>
        <w:gridCol w:w="709"/>
        <w:gridCol w:w="567"/>
        <w:gridCol w:w="567"/>
        <w:gridCol w:w="284"/>
        <w:gridCol w:w="992"/>
      </w:tblGrid>
      <w:tr w:rsidR="005226D9" w:rsidRPr="003357C7" w14:paraId="75704051" w14:textId="46A72816" w:rsidTr="009E25F0">
        <w:trPr>
          <w:trHeight w:hRule="exact" w:val="612"/>
        </w:trPr>
        <w:tc>
          <w:tcPr>
            <w:tcW w:w="2026" w:type="dxa"/>
          </w:tcPr>
          <w:p w14:paraId="00B89F8F" w14:textId="77777777" w:rsidR="005226D9" w:rsidRPr="00CF0CE2" w:rsidRDefault="005226D9" w:rsidP="00CF1746">
            <w:pPr>
              <w:autoSpaceDE w:val="0"/>
              <w:autoSpaceDN w:val="0"/>
              <w:adjustRightInd w:val="0"/>
              <w:spacing w:line="240" w:lineRule="auto"/>
              <w:jc w:val="center"/>
              <w:rPr>
                <w:rFonts w:ascii="Times New Roman" w:hAnsi="Times New Roman"/>
                <w:b/>
                <w:color w:val="000000"/>
                <w:sz w:val="16"/>
                <w:szCs w:val="16"/>
                <w:lang w:val="en-US"/>
              </w:rPr>
            </w:pPr>
            <w:r w:rsidRPr="00CF0CE2">
              <w:rPr>
                <w:rFonts w:ascii="Times New Roman" w:hAnsi="Times New Roman"/>
                <w:b/>
                <w:color w:val="000000"/>
                <w:sz w:val="16"/>
                <w:szCs w:val="16"/>
                <w:lang w:val="en-US"/>
              </w:rPr>
              <w:t>Place /country</w:t>
            </w:r>
          </w:p>
        </w:tc>
        <w:tc>
          <w:tcPr>
            <w:tcW w:w="845" w:type="dxa"/>
          </w:tcPr>
          <w:p w14:paraId="7CDDAAAF" w14:textId="77777777" w:rsidR="005226D9" w:rsidRDefault="005226D9" w:rsidP="006043AF">
            <w:pPr>
              <w:tabs>
                <w:tab w:val="left" w:pos="533"/>
              </w:tabs>
              <w:autoSpaceDE w:val="0"/>
              <w:autoSpaceDN w:val="0"/>
              <w:adjustRightInd w:val="0"/>
              <w:spacing w:line="240" w:lineRule="auto"/>
              <w:ind w:right="-112"/>
              <w:rPr>
                <w:rFonts w:ascii="Times New Roman" w:hAnsi="Times New Roman"/>
                <w:b/>
                <w:color w:val="000000"/>
                <w:sz w:val="16"/>
                <w:szCs w:val="16"/>
                <w:lang w:val="en-US"/>
              </w:rPr>
            </w:pPr>
            <w:r w:rsidRPr="00CF0CE2">
              <w:rPr>
                <w:rFonts w:ascii="Times New Roman" w:hAnsi="Times New Roman"/>
                <w:b/>
                <w:color w:val="000000"/>
                <w:sz w:val="16"/>
                <w:szCs w:val="16"/>
                <w:lang w:val="en-US"/>
              </w:rPr>
              <w:t>Data</w:t>
            </w:r>
          </w:p>
          <w:p w14:paraId="45CDD5D0" w14:textId="3B64D902" w:rsidR="005226D9" w:rsidRPr="00CF0CE2" w:rsidRDefault="005226D9" w:rsidP="006043AF">
            <w:pPr>
              <w:tabs>
                <w:tab w:val="left" w:pos="533"/>
              </w:tabs>
              <w:autoSpaceDE w:val="0"/>
              <w:autoSpaceDN w:val="0"/>
              <w:adjustRightInd w:val="0"/>
              <w:spacing w:line="240" w:lineRule="auto"/>
              <w:ind w:right="-112"/>
              <w:rPr>
                <w:rFonts w:ascii="Times New Roman" w:hAnsi="Times New Roman"/>
                <w:b/>
                <w:color w:val="000000"/>
                <w:sz w:val="16"/>
                <w:szCs w:val="16"/>
                <w:lang w:val="en-US"/>
              </w:rPr>
            </w:pPr>
            <w:r>
              <w:rPr>
                <w:rFonts w:ascii="Times New Roman" w:hAnsi="Times New Roman"/>
                <w:b/>
                <w:color w:val="000000"/>
                <w:sz w:val="16"/>
                <w:szCs w:val="16"/>
                <w:lang w:val="en-US"/>
              </w:rPr>
              <w:t>source</w:t>
            </w:r>
          </w:p>
        </w:tc>
        <w:tc>
          <w:tcPr>
            <w:tcW w:w="993" w:type="dxa"/>
          </w:tcPr>
          <w:p w14:paraId="4C47E78D" w14:textId="77777777" w:rsidR="005226D9" w:rsidRDefault="005226D9" w:rsidP="006043AF">
            <w:pPr>
              <w:autoSpaceDE w:val="0"/>
              <w:autoSpaceDN w:val="0"/>
              <w:adjustRightInd w:val="0"/>
              <w:spacing w:line="240" w:lineRule="auto"/>
              <w:rPr>
                <w:rFonts w:ascii="Times New Roman" w:hAnsi="Times New Roman"/>
                <w:b/>
                <w:color w:val="000000"/>
                <w:sz w:val="16"/>
                <w:szCs w:val="16"/>
                <w:lang w:val="en-US"/>
              </w:rPr>
            </w:pPr>
            <w:r w:rsidRPr="00CF0CE2">
              <w:rPr>
                <w:rFonts w:ascii="Times New Roman" w:hAnsi="Times New Roman"/>
                <w:b/>
                <w:color w:val="000000"/>
                <w:sz w:val="16"/>
                <w:szCs w:val="16"/>
                <w:lang w:val="en-US"/>
              </w:rPr>
              <w:t>Date</w:t>
            </w:r>
          </w:p>
          <w:p w14:paraId="0490747E" w14:textId="1D2FC291"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range</w:t>
            </w:r>
          </w:p>
        </w:tc>
        <w:tc>
          <w:tcPr>
            <w:tcW w:w="525" w:type="dxa"/>
          </w:tcPr>
          <w:p w14:paraId="60CCAC74" w14:textId="77777777" w:rsidR="005226D9" w:rsidRDefault="005226D9" w:rsidP="006043AF">
            <w:pPr>
              <w:autoSpaceDE w:val="0"/>
              <w:autoSpaceDN w:val="0"/>
              <w:adjustRightInd w:val="0"/>
              <w:spacing w:line="240" w:lineRule="auto"/>
              <w:rPr>
                <w:rFonts w:ascii="Times New Roman" w:hAnsi="Times New Roman"/>
                <w:b/>
                <w:color w:val="000000"/>
                <w:sz w:val="16"/>
                <w:szCs w:val="16"/>
                <w:lang w:val="en-US"/>
              </w:rPr>
            </w:pPr>
            <w:r w:rsidRPr="00CF0CE2">
              <w:rPr>
                <w:rFonts w:ascii="Times New Roman" w:hAnsi="Times New Roman"/>
                <w:b/>
                <w:color w:val="000000"/>
                <w:sz w:val="16"/>
                <w:szCs w:val="16"/>
                <w:lang w:val="en-US"/>
              </w:rPr>
              <w:t>No.</w:t>
            </w:r>
          </w:p>
          <w:p w14:paraId="34D1C23E" w14:textId="483C2164"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sites</w:t>
            </w:r>
          </w:p>
        </w:tc>
        <w:tc>
          <w:tcPr>
            <w:tcW w:w="741" w:type="dxa"/>
          </w:tcPr>
          <w:p w14:paraId="51C8DBCF" w14:textId="77777777" w:rsidR="005226D9" w:rsidRDefault="005226D9" w:rsidP="006043AF">
            <w:pPr>
              <w:autoSpaceDE w:val="0"/>
              <w:autoSpaceDN w:val="0"/>
              <w:adjustRightInd w:val="0"/>
              <w:spacing w:line="240" w:lineRule="auto"/>
              <w:rPr>
                <w:rFonts w:ascii="Times New Roman" w:hAnsi="Times New Roman"/>
                <w:b/>
                <w:color w:val="000000"/>
                <w:sz w:val="16"/>
                <w:szCs w:val="16"/>
                <w:lang w:val="en-US"/>
              </w:rPr>
            </w:pPr>
            <w:r w:rsidRPr="00CF0CE2">
              <w:rPr>
                <w:rFonts w:ascii="Times New Roman" w:hAnsi="Times New Roman"/>
                <w:b/>
                <w:color w:val="000000"/>
                <w:sz w:val="16"/>
                <w:szCs w:val="16"/>
                <w:lang w:val="en-US"/>
              </w:rPr>
              <w:t>Sample</w:t>
            </w:r>
          </w:p>
          <w:p w14:paraId="6E158E66" w14:textId="6DCC63D2"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type</w:t>
            </w:r>
          </w:p>
        </w:tc>
        <w:tc>
          <w:tcPr>
            <w:tcW w:w="576" w:type="dxa"/>
          </w:tcPr>
          <w:p w14:paraId="0B6BA951" w14:textId="77777777" w:rsidR="005226D9" w:rsidRDefault="005226D9" w:rsidP="006043AF">
            <w:pPr>
              <w:autoSpaceDE w:val="0"/>
              <w:autoSpaceDN w:val="0"/>
              <w:adjustRightInd w:val="0"/>
              <w:spacing w:line="240" w:lineRule="auto"/>
              <w:rPr>
                <w:rFonts w:ascii="Times New Roman" w:hAnsi="Times New Roman"/>
                <w:b/>
                <w:color w:val="000000"/>
                <w:sz w:val="16"/>
                <w:szCs w:val="16"/>
                <w:lang w:val="en-US"/>
              </w:rPr>
            </w:pPr>
            <w:r w:rsidRPr="00CF0CE2">
              <w:rPr>
                <w:rFonts w:ascii="Times New Roman" w:hAnsi="Times New Roman"/>
                <w:b/>
                <w:color w:val="000000"/>
                <w:sz w:val="16"/>
                <w:szCs w:val="16"/>
                <w:lang w:val="en-US"/>
              </w:rPr>
              <w:t>GBS</w:t>
            </w:r>
          </w:p>
          <w:p w14:paraId="4C04E301" w14:textId="74B785AA"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No.</w:t>
            </w:r>
          </w:p>
        </w:tc>
        <w:tc>
          <w:tcPr>
            <w:tcW w:w="825" w:type="dxa"/>
          </w:tcPr>
          <w:p w14:paraId="06C9B1E5" w14:textId="77777777" w:rsidR="005226D9" w:rsidRDefault="005226D9" w:rsidP="006043AF">
            <w:pPr>
              <w:autoSpaceDE w:val="0"/>
              <w:autoSpaceDN w:val="0"/>
              <w:adjustRightInd w:val="0"/>
              <w:spacing w:line="240" w:lineRule="auto"/>
              <w:rPr>
                <w:rFonts w:ascii="Times New Roman" w:hAnsi="Times New Roman"/>
                <w:b/>
                <w:color w:val="000000"/>
                <w:sz w:val="16"/>
                <w:szCs w:val="16"/>
                <w:lang w:val="en-US"/>
              </w:rPr>
            </w:pPr>
            <w:r w:rsidRPr="00CF0CE2">
              <w:rPr>
                <w:rFonts w:ascii="Times New Roman" w:hAnsi="Times New Roman"/>
                <w:b/>
                <w:color w:val="000000"/>
                <w:sz w:val="16"/>
                <w:szCs w:val="16"/>
                <w:lang w:val="en-US"/>
              </w:rPr>
              <w:t>ST283</w:t>
            </w:r>
          </w:p>
          <w:p w14:paraId="72857241" w14:textId="583C332C"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No. (%)</w:t>
            </w:r>
          </w:p>
        </w:tc>
        <w:tc>
          <w:tcPr>
            <w:tcW w:w="1588" w:type="dxa"/>
            <w:gridSpan w:val="2"/>
            <w:tcBorders>
              <w:top w:val="single" w:sz="4" w:space="0" w:color="auto"/>
              <w:bottom w:val="single" w:sz="4" w:space="0" w:color="auto"/>
            </w:tcBorders>
          </w:tcPr>
          <w:p w14:paraId="047D201A" w14:textId="513C0683" w:rsidR="005226D9" w:rsidRPr="00CF0CE2" w:rsidRDefault="005226D9" w:rsidP="00CF1746">
            <w:pPr>
              <w:tabs>
                <w:tab w:val="left" w:pos="184"/>
              </w:tabs>
              <w:autoSpaceDE w:val="0"/>
              <w:autoSpaceDN w:val="0"/>
              <w:adjustRightInd w:val="0"/>
              <w:spacing w:line="240" w:lineRule="auto"/>
              <w:ind w:left="-181"/>
              <w:jc w:val="center"/>
              <w:rPr>
                <w:rFonts w:ascii="Times New Roman" w:hAnsi="Times New Roman"/>
                <w:b/>
                <w:color w:val="000000"/>
                <w:sz w:val="16"/>
                <w:szCs w:val="16"/>
                <w:lang w:val="en-US"/>
              </w:rPr>
            </w:pPr>
            <w:r w:rsidRPr="00CF0CE2">
              <w:rPr>
                <w:rFonts w:ascii="Times New Roman" w:hAnsi="Times New Roman"/>
                <w:b/>
                <w:color w:val="000000"/>
                <w:sz w:val="16"/>
                <w:szCs w:val="16"/>
                <w:lang w:val="en-US"/>
              </w:rPr>
              <w:t>Neonates</w:t>
            </w:r>
          </w:p>
        </w:tc>
        <w:tc>
          <w:tcPr>
            <w:tcW w:w="851" w:type="dxa"/>
          </w:tcPr>
          <w:p w14:paraId="18F93352" w14:textId="77777777" w:rsidR="005226D9"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1 month</w:t>
            </w:r>
          </w:p>
          <w:p w14:paraId="4F453BEB" w14:textId="1FEB4C97"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 xml:space="preserve">to 17 </w:t>
            </w:r>
            <w:proofErr w:type="spellStart"/>
            <w:r>
              <w:rPr>
                <w:rFonts w:ascii="Times New Roman" w:hAnsi="Times New Roman"/>
                <w:b/>
                <w:color w:val="000000"/>
                <w:sz w:val="16"/>
                <w:szCs w:val="16"/>
                <w:lang w:val="en-US"/>
              </w:rPr>
              <w:t>yrs</w:t>
            </w:r>
            <w:proofErr w:type="spellEnd"/>
          </w:p>
        </w:tc>
        <w:tc>
          <w:tcPr>
            <w:tcW w:w="2410" w:type="dxa"/>
            <w:gridSpan w:val="3"/>
            <w:tcBorders>
              <w:top w:val="single" w:sz="4" w:space="0" w:color="auto"/>
              <w:bottom w:val="single" w:sz="4" w:space="0" w:color="auto"/>
            </w:tcBorders>
          </w:tcPr>
          <w:p w14:paraId="2E18823C" w14:textId="02BB9E92" w:rsidR="005226D9" w:rsidRPr="00C411EC" w:rsidRDefault="005226D9" w:rsidP="00FE7A91">
            <w:pPr>
              <w:autoSpaceDE w:val="0"/>
              <w:autoSpaceDN w:val="0"/>
              <w:adjustRightInd w:val="0"/>
              <w:spacing w:line="240" w:lineRule="auto"/>
              <w:jc w:val="center"/>
              <w:rPr>
                <w:rFonts w:ascii="Times New Roman" w:hAnsi="Times New Roman"/>
                <w:b/>
                <w:color w:val="000000"/>
                <w:sz w:val="16"/>
                <w:szCs w:val="16"/>
                <w:lang w:val="en-US"/>
              </w:rPr>
            </w:pPr>
            <w:r w:rsidRPr="00C411EC">
              <w:rPr>
                <w:rFonts w:ascii="Times New Roman" w:hAnsi="Times New Roman"/>
                <w:b/>
                <w:color w:val="000000"/>
                <w:sz w:val="16"/>
                <w:szCs w:val="16"/>
                <w:lang w:val="en-US"/>
              </w:rPr>
              <w:t>Adult ST283</w:t>
            </w:r>
          </w:p>
        </w:tc>
        <w:tc>
          <w:tcPr>
            <w:tcW w:w="236" w:type="dxa"/>
          </w:tcPr>
          <w:p w14:paraId="07199B64" w14:textId="77777777"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p>
        </w:tc>
        <w:tc>
          <w:tcPr>
            <w:tcW w:w="1749" w:type="dxa"/>
            <w:gridSpan w:val="3"/>
            <w:tcBorders>
              <w:top w:val="single" w:sz="4" w:space="0" w:color="auto"/>
              <w:bottom w:val="single" w:sz="4" w:space="0" w:color="auto"/>
            </w:tcBorders>
          </w:tcPr>
          <w:p w14:paraId="7D4905CB" w14:textId="12D817E6" w:rsidR="005226D9" w:rsidRPr="00CF0CE2" w:rsidRDefault="005226D9" w:rsidP="00FE7A91">
            <w:pPr>
              <w:autoSpaceDE w:val="0"/>
              <w:autoSpaceDN w:val="0"/>
              <w:adjustRightInd w:val="0"/>
              <w:spacing w:line="240" w:lineRule="auto"/>
              <w:jc w:val="center"/>
              <w:rPr>
                <w:rFonts w:ascii="Times New Roman" w:hAnsi="Times New Roman"/>
                <w:b/>
                <w:color w:val="000000"/>
                <w:sz w:val="16"/>
                <w:szCs w:val="16"/>
                <w:lang w:val="en-US"/>
              </w:rPr>
            </w:pPr>
            <w:r w:rsidRPr="00CF0CE2">
              <w:rPr>
                <w:rFonts w:ascii="Times New Roman" w:hAnsi="Times New Roman"/>
                <w:b/>
                <w:color w:val="000000"/>
                <w:sz w:val="16"/>
                <w:szCs w:val="16"/>
                <w:lang w:val="en-US"/>
              </w:rPr>
              <w:t>All ages ST28</w:t>
            </w:r>
            <w:r>
              <w:rPr>
                <w:rFonts w:ascii="Times New Roman" w:hAnsi="Times New Roman"/>
                <w:b/>
                <w:color w:val="000000"/>
                <w:sz w:val="16"/>
                <w:szCs w:val="16"/>
                <w:lang w:val="en-US"/>
              </w:rPr>
              <w:t>3</w:t>
            </w:r>
          </w:p>
        </w:tc>
        <w:tc>
          <w:tcPr>
            <w:tcW w:w="283" w:type="dxa"/>
            <w:tcBorders>
              <w:top w:val="single" w:sz="4" w:space="0" w:color="auto"/>
              <w:bottom w:val="nil"/>
            </w:tcBorders>
          </w:tcPr>
          <w:p w14:paraId="65B1E1D3" w14:textId="77777777"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p>
        </w:tc>
        <w:tc>
          <w:tcPr>
            <w:tcW w:w="4536" w:type="dxa"/>
            <w:gridSpan w:val="7"/>
            <w:tcBorders>
              <w:top w:val="single" w:sz="4" w:space="0" w:color="auto"/>
              <w:bottom w:val="single" w:sz="4" w:space="0" w:color="auto"/>
            </w:tcBorders>
          </w:tcPr>
          <w:p w14:paraId="250AE197" w14:textId="5246D73A" w:rsidR="005226D9" w:rsidRPr="00CF0CE2" w:rsidRDefault="005226D9" w:rsidP="00FE7A91">
            <w:pPr>
              <w:autoSpaceDE w:val="0"/>
              <w:autoSpaceDN w:val="0"/>
              <w:adjustRightInd w:val="0"/>
              <w:spacing w:line="240" w:lineRule="auto"/>
              <w:jc w:val="center"/>
              <w:rPr>
                <w:rFonts w:ascii="Times New Roman" w:hAnsi="Times New Roman"/>
                <w:b/>
                <w:color w:val="000000"/>
                <w:sz w:val="16"/>
                <w:szCs w:val="16"/>
                <w:lang w:val="en-US"/>
              </w:rPr>
            </w:pPr>
            <w:r w:rsidRPr="006D0F2B">
              <w:rPr>
                <w:rFonts w:ascii="Times New Roman" w:hAnsi="Times New Roman"/>
                <w:b/>
                <w:color w:val="000000"/>
                <w:sz w:val="16"/>
                <w:szCs w:val="16"/>
                <w:lang w:val="en-US"/>
              </w:rPr>
              <w:t>Age range</w:t>
            </w:r>
            <w:r>
              <w:rPr>
                <w:rFonts w:ascii="Times New Roman" w:hAnsi="Times New Roman"/>
                <w:b/>
                <w:color w:val="000000"/>
                <w:sz w:val="16"/>
                <w:szCs w:val="16"/>
                <w:lang w:val="en-US"/>
              </w:rPr>
              <w:t xml:space="preserve"> (</w:t>
            </w:r>
            <w:proofErr w:type="spellStart"/>
            <w:r>
              <w:rPr>
                <w:rFonts w:ascii="Times New Roman" w:hAnsi="Times New Roman"/>
                <w:b/>
                <w:color w:val="000000"/>
                <w:sz w:val="16"/>
                <w:szCs w:val="16"/>
                <w:lang w:val="en-US"/>
              </w:rPr>
              <w:t>yrs</w:t>
            </w:r>
            <w:proofErr w:type="spellEnd"/>
            <w:r>
              <w:rPr>
                <w:rFonts w:ascii="Times New Roman" w:hAnsi="Times New Roman"/>
                <w:b/>
                <w:color w:val="000000"/>
                <w:sz w:val="16"/>
                <w:szCs w:val="16"/>
                <w:lang w:val="en-US"/>
              </w:rPr>
              <w:t>)</w:t>
            </w:r>
            <w:r w:rsidRPr="006D0F2B">
              <w:rPr>
                <w:rFonts w:ascii="Times New Roman" w:hAnsi="Times New Roman"/>
                <w:b/>
                <w:color w:val="000000"/>
                <w:sz w:val="16"/>
                <w:szCs w:val="16"/>
                <w:lang w:val="en-US"/>
              </w:rPr>
              <w:t xml:space="preserve"> for ST238 isolates</w:t>
            </w:r>
          </w:p>
        </w:tc>
        <w:tc>
          <w:tcPr>
            <w:tcW w:w="284" w:type="dxa"/>
            <w:tcBorders>
              <w:top w:val="single" w:sz="4" w:space="0" w:color="auto"/>
              <w:bottom w:val="nil"/>
            </w:tcBorders>
          </w:tcPr>
          <w:p w14:paraId="5E33833D" w14:textId="29365941"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p>
        </w:tc>
        <w:tc>
          <w:tcPr>
            <w:tcW w:w="4395" w:type="dxa"/>
            <w:gridSpan w:val="7"/>
            <w:tcBorders>
              <w:top w:val="single" w:sz="4" w:space="0" w:color="auto"/>
              <w:bottom w:val="single" w:sz="4" w:space="0" w:color="auto"/>
            </w:tcBorders>
          </w:tcPr>
          <w:p w14:paraId="719457FC" w14:textId="288E6EDF" w:rsidR="005226D9" w:rsidRPr="00CF0CE2" w:rsidRDefault="005226D9" w:rsidP="004F68DD">
            <w:pPr>
              <w:autoSpaceDE w:val="0"/>
              <w:autoSpaceDN w:val="0"/>
              <w:adjustRightInd w:val="0"/>
              <w:spacing w:line="240" w:lineRule="auto"/>
              <w:jc w:val="center"/>
              <w:rPr>
                <w:rFonts w:ascii="Times New Roman" w:hAnsi="Times New Roman"/>
                <w:b/>
                <w:color w:val="000000"/>
                <w:sz w:val="16"/>
                <w:szCs w:val="16"/>
                <w:lang w:val="en-US"/>
              </w:rPr>
            </w:pPr>
            <w:r w:rsidRPr="006D0F2B">
              <w:rPr>
                <w:rFonts w:ascii="Times New Roman" w:hAnsi="Times New Roman"/>
                <w:b/>
                <w:color w:val="000000"/>
                <w:sz w:val="16"/>
                <w:szCs w:val="16"/>
                <w:lang w:val="en-US"/>
              </w:rPr>
              <w:t>Age range</w:t>
            </w:r>
            <w:r>
              <w:rPr>
                <w:rFonts w:ascii="Times New Roman" w:hAnsi="Times New Roman"/>
                <w:b/>
                <w:color w:val="000000"/>
                <w:sz w:val="16"/>
                <w:szCs w:val="16"/>
                <w:lang w:val="en-US"/>
              </w:rPr>
              <w:t xml:space="preserve"> (</w:t>
            </w:r>
            <w:proofErr w:type="spellStart"/>
            <w:r>
              <w:rPr>
                <w:rFonts w:ascii="Times New Roman" w:hAnsi="Times New Roman"/>
                <w:b/>
                <w:color w:val="000000"/>
                <w:sz w:val="16"/>
                <w:szCs w:val="16"/>
                <w:lang w:val="en-US"/>
              </w:rPr>
              <w:t>yrs</w:t>
            </w:r>
            <w:proofErr w:type="spellEnd"/>
            <w:r>
              <w:rPr>
                <w:rFonts w:ascii="Times New Roman" w:hAnsi="Times New Roman"/>
                <w:b/>
                <w:color w:val="000000"/>
                <w:sz w:val="16"/>
                <w:szCs w:val="16"/>
                <w:lang w:val="en-US"/>
              </w:rPr>
              <w:t>)</w:t>
            </w:r>
            <w:r w:rsidRPr="006D0F2B">
              <w:rPr>
                <w:rFonts w:ascii="Times New Roman" w:hAnsi="Times New Roman"/>
                <w:b/>
                <w:color w:val="000000"/>
                <w:sz w:val="16"/>
                <w:szCs w:val="16"/>
                <w:lang w:val="en-US"/>
              </w:rPr>
              <w:t xml:space="preserve"> for all GBS isolates</w:t>
            </w:r>
          </w:p>
        </w:tc>
        <w:tc>
          <w:tcPr>
            <w:tcW w:w="284" w:type="dxa"/>
            <w:tcBorders>
              <w:top w:val="single" w:sz="4" w:space="0" w:color="auto"/>
              <w:bottom w:val="nil"/>
            </w:tcBorders>
          </w:tcPr>
          <w:p w14:paraId="4F4BD410" w14:textId="4EAA2D30"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p>
        </w:tc>
        <w:tc>
          <w:tcPr>
            <w:tcW w:w="992" w:type="dxa"/>
            <w:tcBorders>
              <w:top w:val="single" w:sz="4" w:space="0" w:color="auto"/>
              <w:bottom w:val="nil"/>
            </w:tcBorders>
          </w:tcPr>
          <w:p w14:paraId="15B9A704" w14:textId="7AA04E01" w:rsidR="005226D9" w:rsidRPr="00CF0CE2" w:rsidRDefault="005226D9" w:rsidP="006043AF">
            <w:pPr>
              <w:autoSpaceDE w:val="0"/>
              <w:autoSpaceDN w:val="0"/>
              <w:adjustRightInd w:val="0"/>
              <w:spacing w:line="240" w:lineRule="auto"/>
              <w:rPr>
                <w:rFonts w:ascii="Times New Roman" w:hAnsi="Times New Roman"/>
                <w:b/>
                <w:color w:val="000000"/>
                <w:sz w:val="16"/>
                <w:szCs w:val="16"/>
                <w:lang w:val="en-US"/>
              </w:rPr>
            </w:pPr>
            <w:r>
              <w:rPr>
                <w:rFonts w:ascii="Times New Roman" w:hAnsi="Times New Roman"/>
                <w:b/>
                <w:color w:val="000000"/>
                <w:sz w:val="16"/>
                <w:szCs w:val="16"/>
                <w:lang w:val="en-US"/>
              </w:rPr>
              <w:t>M:F ratio</w:t>
            </w:r>
          </w:p>
        </w:tc>
      </w:tr>
      <w:tr w:rsidR="005226D9" w:rsidRPr="003357C7" w14:paraId="5D661009" w14:textId="0E4901D3" w:rsidTr="009E25F0">
        <w:trPr>
          <w:trHeight w:hRule="exact" w:val="719"/>
        </w:trPr>
        <w:tc>
          <w:tcPr>
            <w:tcW w:w="2026" w:type="dxa"/>
          </w:tcPr>
          <w:p w14:paraId="6E606221" w14:textId="77777777" w:rsidR="005226D9" w:rsidRPr="003357C7" w:rsidRDefault="005226D9" w:rsidP="00FE7A91">
            <w:pPr>
              <w:autoSpaceDE w:val="0"/>
              <w:autoSpaceDN w:val="0"/>
              <w:adjustRightInd w:val="0"/>
              <w:jc w:val="center"/>
              <w:rPr>
                <w:rFonts w:ascii="Times New Roman" w:hAnsi="Times New Roman"/>
                <w:color w:val="000000"/>
                <w:sz w:val="16"/>
                <w:szCs w:val="16"/>
                <w:lang w:val="en-US"/>
              </w:rPr>
            </w:pPr>
          </w:p>
        </w:tc>
        <w:tc>
          <w:tcPr>
            <w:tcW w:w="845" w:type="dxa"/>
          </w:tcPr>
          <w:p w14:paraId="02A16BD3" w14:textId="77777777" w:rsidR="005226D9" w:rsidRPr="003357C7" w:rsidRDefault="005226D9" w:rsidP="00FE7A91">
            <w:pPr>
              <w:autoSpaceDE w:val="0"/>
              <w:autoSpaceDN w:val="0"/>
              <w:adjustRightInd w:val="0"/>
              <w:rPr>
                <w:rFonts w:ascii="Times New Roman" w:hAnsi="Times New Roman"/>
                <w:color w:val="000000"/>
                <w:sz w:val="16"/>
                <w:szCs w:val="16"/>
                <w:lang w:val="en-US"/>
              </w:rPr>
            </w:pPr>
          </w:p>
        </w:tc>
        <w:tc>
          <w:tcPr>
            <w:tcW w:w="993" w:type="dxa"/>
          </w:tcPr>
          <w:p w14:paraId="05B23D6C" w14:textId="77777777" w:rsidR="005226D9" w:rsidRPr="003357C7" w:rsidRDefault="005226D9" w:rsidP="00FE7A91">
            <w:pPr>
              <w:autoSpaceDE w:val="0"/>
              <w:autoSpaceDN w:val="0"/>
              <w:adjustRightInd w:val="0"/>
              <w:rPr>
                <w:rFonts w:ascii="Times New Roman" w:hAnsi="Times New Roman"/>
                <w:color w:val="000000"/>
                <w:sz w:val="16"/>
                <w:szCs w:val="16"/>
                <w:lang w:val="en-US"/>
              </w:rPr>
            </w:pPr>
          </w:p>
        </w:tc>
        <w:tc>
          <w:tcPr>
            <w:tcW w:w="525" w:type="dxa"/>
          </w:tcPr>
          <w:p w14:paraId="21EAFB75" w14:textId="77777777" w:rsidR="005226D9" w:rsidRPr="003357C7" w:rsidRDefault="005226D9" w:rsidP="00FE7A91">
            <w:pPr>
              <w:autoSpaceDE w:val="0"/>
              <w:autoSpaceDN w:val="0"/>
              <w:adjustRightInd w:val="0"/>
              <w:rPr>
                <w:rFonts w:ascii="Times New Roman" w:hAnsi="Times New Roman"/>
                <w:color w:val="000000"/>
                <w:sz w:val="16"/>
                <w:szCs w:val="16"/>
                <w:lang w:val="en-US"/>
              </w:rPr>
            </w:pPr>
          </w:p>
        </w:tc>
        <w:tc>
          <w:tcPr>
            <w:tcW w:w="741" w:type="dxa"/>
          </w:tcPr>
          <w:p w14:paraId="4EBD69D9" w14:textId="77777777" w:rsidR="005226D9" w:rsidRPr="003357C7" w:rsidRDefault="005226D9" w:rsidP="00FE7A91">
            <w:pPr>
              <w:autoSpaceDE w:val="0"/>
              <w:autoSpaceDN w:val="0"/>
              <w:adjustRightInd w:val="0"/>
              <w:rPr>
                <w:rFonts w:ascii="Times New Roman" w:hAnsi="Times New Roman"/>
                <w:color w:val="000000"/>
                <w:sz w:val="16"/>
                <w:szCs w:val="16"/>
                <w:lang w:val="en-US"/>
              </w:rPr>
            </w:pPr>
          </w:p>
        </w:tc>
        <w:tc>
          <w:tcPr>
            <w:tcW w:w="576" w:type="dxa"/>
          </w:tcPr>
          <w:p w14:paraId="539276D2" w14:textId="77777777" w:rsidR="005226D9" w:rsidRPr="003357C7" w:rsidRDefault="005226D9" w:rsidP="00FE7A91">
            <w:pPr>
              <w:autoSpaceDE w:val="0"/>
              <w:autoSpaceDN w:val="0"/>
              <w:adjustRightInd w:val="0"/>
              <w:rPr>
                <w:rFonts w:ascii="Times New Roman" w:hAnsi="Times New Roman"/>
                <w:color w:val="000000"/>
                <w:sz w:val="16"/>
                <w:szCs w:val="16"/>
                <w:lang w:val="en-US"/>
              </w:rPr>
            </w:pPr>
          </w:p>
        </w:tc>
        <w:tc>
          <w:tcPr>
            <w:tcW w:w="825" w:type="dxa"/>
          </w:tcPr>
          <w:p w14:paraId="34E5354D" w14:textId="77777777" w:rsidR="005226D9" w:rsidRPr="003357C7" w:rsidRDefault="005226D9" w:rsidP="00FE7A91">
            <w:pPr>
              <w:autoSpaceDE w:val="0"/>
              <w:autoSpaceDN w:val="0"/>
              <w:adjustRightInd w:val="0"/>
              <w:rPr>
                <w:rFonts w:ascii="Times New Roman" w:hAnsi="Times New Roman"/>
                <w:color w:val="000000"/>
                <w:sz w:val="16"/>
                <w:szCs w:val="16"/>
                <w:lang w:val="en-US"/>
              </w:rPr>
            </w:pPr>
          </w:p>
        </w:tc>
        <w:tc>
          <w:tcPr>
            <w:tcW w:w="735" w:type="dxa"/>
            <w:tcBorders>
              <w:top w:val="single" w:sz="4" w:space="0" w:color="auto"/>
            </w:tcBorders>
          </w:tcPr>
          <w:p w14:paraId="6B16533C" w14:textId="77777777" w:rsidR="005226D9"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GBS</w:t>
            </w:r>
          </w:p>
          <w:p w14:paraId="583A8ABC" w14:textId="78157AD6" w:rsidR="005226D9" w:rsidRPr="00CF0CE2"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No.</w:t>
            </w:r>
          </w:p>
        </w:tc>
        <w:tc>
          <w:tcPr>
            <w:tcW w:w="853" w:type="dxa"/>
            <w:tcBorders>
              <w:top w:val="single" w:sz="4" w:space="0" w:color="auto"/>
            </w:tcBorders>
          </w:tcPr>
          <w:p w14:paraId="4927D17D" w14:textId="77777777" w:rsidR="005226D9" w:rsidRDefault="005226D9" w:rsidP="00FE7A91">
            <w:pPr>
              <w:tabs>
                <w:tab w:val="left" w:pos="0"/>
              </w:tabs>
              <w:autoSpaceDE w:val="0"/>
              <w:autoSpaceDN w:val="0"/>
              <w:adjustRightInd w:val="0"/>
              <w:ind w:left="-49"/>
              <w:rPr>
                <w:rFonts w:ascii="Times New Roman" w:hAnsi="Times New Roman"/>
                <w:b/>
                <w:color w:val="000000"/>
                <w:sz w:val="16"/>
                <w:szCs w:val="16"/>
                <w:lang w:val="en-US"/>
              </w:rPr>
            </w:pPr>
            <w:r w:rsidRPr="00CF0CE2">
              <w:rPr>
                <w:rFonts w:ascii="Times New Roman" w:hAnsi="Times New Roman"/>
                <w:b/>
                <w:color w:val="000000"/>
                <w:sz w:val="16"/>
                <w:szCs w:val="16"/>
                <w:lang w:val="en-US"/>
              </w:rPr>
              <w:t>ST283</w:t>
            </w:r>
          </w:p>
          <w:p w14:paraId="58E93E3D" w14:textId="50257C8B" w:rsidR="005226D9" w:rsidRPr="00CF0CE2" w:rsidRDefault="005226D9" w:rsidP="00FE7A91">
            <w:pPr>
              <w:tabs>
                <w:tab w:val="left" w:pos="0"/>
              </w:tabs>
              <w:autoSpaceDE w:val="0"/>
              <w:autoSpaceDN w:val="0"/>
              <w:adjustRightInd w:val="0"/>
              <w:ind w:left="-49"/>
              <w:rPr>
                <w:rFonts w:ascii="Times New Roman" w:hAnsi="Times New Roman"/>
                <w:b/>
                <w:color w:val="000000"/>
                <w:sz w:val="16"/>
                <w:szCs w:val="16"/>
                <w:lang w:val="en-US"/>
              </w:rPr>
            </w:pPr>
            <w:r w:rsidRPr="00CF0CE2">
              <w:rPr>
                <w:rFonts w:ascii="Times New Roman" w:hAnsi="Times New Roman"/>
                <w:b/>
                <w:color w:val="000000"/>
                <w:sz w:val="16"/>
                <w:szCs w:val="16"/>
                <w:lang w:val="en-US"/>
              </w:rPr>
              <w:t>No. (%)</w:t>
            </w:r>
          </w:p>
        </w:tc>
        <w:tc>
          <w:tcPr>
            <w:tcW w:w="851" w:type="dxa"/>
          </w:tcPr>
          <w:p w14:paraId="701F32E5" w14:textId="77777777" w:rsidR="005226D9"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ST283</w:t>
            </w:r>
          </w:p>
          <w:p w14:paraId="0705923D" w14:textId="2DAA0F71" w:rsidR="005226D9" w:rsidRPr="00CF0CE2"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No.</w:t>
            </w:r>
          </w:p>
        </w:tc>
        <w:tc>
          <w:tcPr>
            <w:tcW w:w="708" w:type="dxa"/>
            <w:tcBorders>
              <w:top w:val="single" w:sz="4" w:space="0" w:color="auto"/>
            </w:tcBorders>
          </w:tcPr>
          <w:p w14:paraId="3FDFC81A" w14:textId="77777777" w:rsidR="005226D9" w:rsidRPr="00CF0CE2"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No.</w:t>
            </w:r>
          </w:p>
        </w:tc>
        <w:tc>
          <w:tcPr>
            <w:tcW w:w="852" w:type="dxa"/>
            <w:tcBorders>
              <w:top w:val="single" w:sz="4" w:space="0" w:color="auto"/>
            </w:tcBorders>
          </w:tcPr>
          <w:p w14:paraId="7696EDBF" w14:textId="77777777" w:rsidR="005226D9" w:rsidRDefault="005226D9" w:rsidP="00FE7A91">
            <w:pPr>
              <w:autoSpaceDE w:val="0"/>
              <w:autoSpaceDN w:val="0"/>
              <w:adjustRightInd w:val="0"/>
              <w:rPr>
                <w:rFonts w:ascii="Times New Roman" w:hAnsi="Times New Roman"/>
                <w:b/>
                <w:color w:val="000000"/>
                <w:sz w:val="16"/>
                <w:szCs w:val="16"/>
                <w:lang w:val="en-US"/>
              </w:rPr>
            </w:pPr>
            <w:proofErr w:type="spellStart"/>
            <w:r w:rsidRPr="00CF0CE2">
              <w:rPr>
                <w:rFonts w:ascii="Times New Roman" w:hAnsi="Times New Roman"/>
                <w:b/>
                <w:color w:val="000000"/>
                <w:sz w:val="16"/>
                <w:szCs w:val="16"/>
                <w:lang w:val="en-US"/>
              </w:rPr>
              <w:t>Como</w:t>
            </w:r>
            <w:r>
              <w:rPr>
                <w:rFonts w:ascii="Times New Roman" w:hAnsi="Times New Roman"/>
                <w:b/>
                <w:color w:val="000000"/>
                <w:sz w:val="16"/>
                <w:szCs w:val="16"/>
                <w:lang w:val="en-US"/>
              </w:rPr>
              <w:t>r</w:t>
            </w:r>
            <w:proofErr w:type="spellEnd"/>
          </w:p>
          <w:p w14:paraId="4782B6D7" w14:textId="2ABED8FB" w:rsidR="005226D9" w:rsidRPr="00CF0CE2"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w:t>
            </w:r>
          </w:p>
        </w:tc>
        <w:tc>
          <w:tcPr>
            <w:tcW w:w="850" w:type="dxa"/>
            <w:tcBorders>
              <w:top w:val="single" w:sz="4" w:space="0" w:color="auto"/>
            </w:tcBorders>
          </w:tcPr>
          <w:p w14:paraId="23B5EC19" w14:textId="77777777" w:rsidR="005226D9"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M</w:t>
            </w:r>
          </w:p>
          <w:p w14:paraId="070C5634" w14:textId="6D24469D" w:rsidR="005226D9" w:rsidRPr="00CF0CE2"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No.</w:t>
            </w:r>
            <w:r>
              <w:rPr>
                <w:rFonts w:ascii="Times New Roman" w:hAnsi="Times New Roman"/>
                <w:b/>
                <w:color w:val="000000"/>
                <w:sz w:val="16"/>
                <w:szCs w:val="16"/>
                <w:lang w:val="en-US"/>
              </w:rPr>
              <w:t xml:space="preserve"> </w:t>
            </w:r>
            <w:r w:rsidRPr="00CF0CE2">
              <w:rPr>
                <w:rFonts w:ascii="Times New Roman" w:hAnsi="Times New Roman"/>
                <w:b/>
                <w:color w:val="000000"/>
                <w:sz w:val="16"/>
                <w:szCs w:val="16"/>
                <w:lang w:val="en-US"/>
              </w:rPr>
              <w:t>(%)</w:t>
            </w:r>
          </w:p>
        </w:tc>
        <w:tc>
          <w:tcPr>
            <w:tcW w:w="236" w:type="dxa"/>
          </w:tcPr>
          <w:p w14:paraId="2D2E93FF" w14:textId="77777777" w:rsidR="005226D9" w:rsidRPr="00CF0CE2" w:rsidRDefault="005226D9" w:rsidP="00FE7A91">
            <w:pPr>
              <w:autoSpaceDE w:val="0"/>
              <w:autoSpaceDN w:val="0"/>
              <w:adjustRightInd w:val="0"/>
              <w:rPr>
                <w:rFonts w:ascii="Times New Roman" w:hAnsi="Times New Roman"/>
                <w:b/>
                <w:color w:val="000000"/>
                <w:sz w:val="16"/>
                <w:szCs w:val="16"/>
                <w:lang w:val="en-US"/>
              </w:rPr>
            </w:pPr>
          </w:p>
        </w:tc>
        <w:tc>
          <w:tcPr>
            <w:tcW w:w="473" w:type="dxa"/>
            <w:tcBorders>
              <w:top w:val="single" w:sz="4" w:space="0" w:color="auto"/>
            </w:tcBorders>
          </w:tcPr>
          <w:p w14:paraId="358FBF42" w14:textId="7C6AEDB8" w:rsidR="005226D9"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OA</w:t>
            </w:r>
          </w:p>
          <w:p w14:paraId="7F53CAAD" w14:textId="3E64A160" w:rsidR="005226D9" w:rsidRPr="00CF0CE2"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w:t>
            </w:r>
          </w:p>
        </w:tc>
        <w:tc>
          <w:tcPr>
            <w:tcW w:w="567" w:type="dxa"/>
            <w:tcBorders>
              <w:top w:val="single" w:sz="4" w:space="0" w:color="auto"/>
            </w:tcBorders>
          </w:tcPr>
          <w:p w14:paraId="7E137669" w14:textId="0A1EFB16" w:rsidR="005226D9" w:rsidRDefault="005226D9" w:rsidP="00FE7A91">
            <w:pPr>
              <w:autoSpaceDE w:val="0"/>
              <w:autoSpaceDN w:val="0"/>
              <w:adjustRightInd w:val="0"/>
              <w:rPr>
                <w:rFonts w:ascii="Times New Roman" w:hAnsi="Times New Roman"/>
                <w:b/>
                <w:color w:val="000000"/>
                <w:sz w:val="16"/>
                <w:szCs w:val="16"/>
                <w:lang w:val="en-US"/>
              </w:rPr>
            </w:pPr>
            <w:r>
              <w:rPr>
                <w:rFonts w:ascii="Times New Roman" w:hAnsi="Times New Roman"/>
                <w:b/>
                <w:color w:val="000000"/>
                <w:sz w:val="16"/>
                <w:szCs w:val="16"/>
                <w:lang w:val="en-US"/>
              </w:rPr>
              <w:t>I</w:t>
            </w:r>
            <w:r w:rsidRPr="00CF0CE2">
              <w:rPr>
                <w:rFonts w:ascii="Times New Roman" w:hAnsi="Times New Roman"/>
                <w:b/>
                <w:color w:val="000000"/>
                <w:sz w:val="16"/>
                <w:szCs w:val="16"/>
                <w:lang w:val="en-US"/>
              </w:rPr>
              <w:t>E</w:t>
            </w:r>
          </w:p>
          <w:p w14:paraId="4C933B1E" w14:textId="67609F32" w:rsidR="005226D9" w:rsidRPr="00CF0CE2" w:rsidRDefault="005226D9" w:rsidP="00FE7A91">
            <w:pPr>
              <w:autoSpaceDE w:val="0"/>
              <w:autoSpaceDN w:val="0"/>
              <w:adjustRightInd w:val="0"/>
              <w:rPr>
                <w:rFonts w:ascii="Times New Roman" w:hAnsi="Times New Roman"/>
                <w:b/>
                <w:color w:val="000000"/>
                <w:sz w:val="16"/>
                <w:szCs w:val="16"/>
                <w:lang w:val="en-US"/>
              </w:rPr>
            </w:pPr>
            <w:r>
              <w:rPr>
                <w:rFonts w:ascii="Times New Roman" w:hAnsi="Times New Roman"/>
                <w:b/>
                <w:color w:val="000000"/>
                <w:sz w:val="16"/>
                <w:szCs w:val="16"/>
                <w:lang w:val="en-US"/>
              </w:rPr>
              <w:t>%</w:t>
            </w:r>
          </w:p>
        </w:tc>
        <w:tc>
          <w:tcPr>
            <w:tcW w:w="709" w:type="dxa"/>
            <w:tcBorders>
              <w:top w:val="single" w:sz="4" w:space="0" w:color="auto"/>
            </w:tcBorders>
          </w:tcPr>
          <w:p w14:paraId="0412FE29" w14:textId="12DA91FD" w:rsidR="005226D9" w:rsidRDefault="005226D9" w:rsidP="00FE7A91">
            <w:pPr>
              <w:autoSpaceDE w:val="0"/>
              <w:autoSpaceDN w:val="0"/>
              <w:adjustRightInd w:val="0"/>
              <w:rPr>
                <w:rFonts w:ascii="Times New Roman" w:hAnsi="Times New Roman"/>
                <w:b/>
                <w:color w:val="000000"/>
                <w:sz w:val="16"/>
                <w:szCs w:val="16"/>
                <w:lang w:val="en-US"/>
              </w:rPr>
            </w:pPr>
            <w:proofErr w:type="spellStart"/>
            <w:r w:rsidRPr="00CF0CE2">
              <w:rPr>
                <w:rFonts w:ascii="Times New Roman" w:hAnsi="Times New Roman"/>
                <w:b/>
                <w:color w:val="000000"/>
                <w:sz w:val="16"/>
                <w:szCs w:val="16"/>
                <w:lang w:val="en-US"/>
              </w:rPr>
              <w:t>Mor</w:t>
            </w:r>
            <w:proofErr w:type="spellEnd"/>
          </w:p>
          <w:p w14:paraId="474FD9DF" w14:textId="1C910FAC" w:rsidR="005226D9" w:rsidRPr="00CF0CE2" w:rsidRDefault="005226D9" w:rsidP="00FE7A91">
            <w:pPr>
              <w:autoSpaceDE w:val="0"/>
              <w:autoSpaceDN w:val="0"/>
              <w:adjustRightInd w:val="0"/>
              <w:rPr>
                <w:rFonts w:ascii="Times New Roman" w:hAnsi="Times New Roman"/>
                <w:b/>
                <w:color w:val="000000"/>
                <w:sz w:val="16"/>
                <w:szCs w:val="16"/>
                <w:lang w:val="en-US"/>
              </w:rPr>
            </w:pPr>
            <w:r w:rsidRPr="00CF0CE2">
              <w:rPr>
                <w:rFonts w:ascii="Times New Roman" w:hAnsi="Times New Roman"/>
                <w:b/>
                <w:color w:val="000000"/>
                <w:sz w:val="16"/>
                <w:szCs w:val="16"/>
                <w:lang w:val="en-US"/>
              </w:rPr>
              <w:t>%</w:t>
            </w:r>
          </w:p>
        </w:tc>
        <w:tc>
          <w:tcPr>
            <w:tcW w:w="283" w:type="dxa"/>
            <w:tcBorders>
              <w:top w:val="nil"/>
              <w:bottom w:val="nil"/>
            </w:tcBorders>
          </w:tcPr>
          <w:p w14:paraId="23DFFAC5" w14:textId="77777777" w:rsidR="005226D9" w:rsidRPr="00CF0CE2" w:rsidRDefault="005226D9" w:rsidP="00FE7A91">
            <w:pPr>
              <w:autoSpaceDE w:val="0"/>
              <w:autoSpaceDN w:val="0"/>
              <w:adjustRightInd w:val="0"/>
              <w:rPr>
                <w:rFonts w:ascii="Times New Roman" w:hAnsi="Times New Roman"/>
                <w:b/>
                <w:color w:val="000000"/>
                <w:sz w:val="16"/>
                <w:szCs w:val="16"/>
                <w:lang w:val="en-US"/>
              </w:rPr>
            </w:pPr>
          </w:p>
        </w:tc>
        <w:tc>
          <w:tcPr>
            <w:tcW w:w="567" w:type="dxa"/>
            <w:tcBorders>
              <w:top w:val="single" w:sz="4" w:space="0" w:color="auto"/>
              <w:bottom w:val="nil"/>
            </w:tcBorders>
          </w:tcPr>
          <w:p w14:paraId="3D18671E" w14:textId="383ED5D1"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lt;1</w:t>
            </w:r>
          </w:p>
        </w:tc>
        <w:tc>
          <w:tcPr>
            <w:tcW w:w="567" w:type="dxa"/>
            <w:tcBorders>
              <w:top w:val="single" w:sz="4" w:space="0" w:color="auto"/>
              <w:bottom w:val="nil"/>
            </w:tcBorders>
          </w:tcPr>
          <w:p w14:paraId="2335EFF5" w14:textId="143BEF50"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10</w:t>
            </w:r>
          </w:p>
        </w:tc>
        <w:tc>
          <w:tcPr>
            <w:tcW w:w="709" w:type="dxa"/>
            <w:tcBorders>
              <w:top w:val="single" w:sz="4" w:space="0" w:color="auto"/>
              <w:bottom w:val="nil"/>
            </w:tcBorders>
          </w:tcPr>
          <w:p w14:paraId="2005EDCB" w14:textId="5A587F1E"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1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30</w:t>
            </w:r>
          </w:p>
        </w:tc>
        <w:tc>
          <w:tcPr>
            <w:tcW w:w="709" w:type="dxa"/>
            <w:tcBorders>
              <w:top w:val="single" w:sz="4" w:space="0" w:color="auto"/>
              <w:bottom w:val="nil"/>
            </w:tcBorders>
          </w:tcPr>
          <w:p w14:paraId="6C8F7E62" w14:textId="10117E70"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3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50</w:t>
            </w:r>
          </w:p>
        </w:tc>
        <w:tc>
          <w:tcPr>
            <w:tcW w:w="709" w:type="dxa"/>
            <w:tcBorders>
              <w:top w:val="single" w:sz="4" w:space="0" w:color="auto"/>
              <w:bottom w:val="nil"/>
              <w:right w:val="nil"/>
            </w:tcBorders>
          </w:tcPr>
          <w:p w14:paraId="2AA65653" w14:textId="0A2C4EAE"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5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70</w:t>
            </w:r>
          </w:p>
        </w:tc>
        <w:tc>
          <w:tcPr>
            <w:tcW w:w="567" w:type="dxa"/>
            <w:tcBorders>
              <w:top w:val="single" w:sz="4" w:space="0" w:color="auto"/>
              <w:bottom w:val="nil"/>
              <w:right w:val="nil"/>
            </w:tcBorders>
          </w:tcPr>
          <w:p w14:paraId="17C6C93A" w14:textId="60D32155"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gt;70</w:t>
            </w:r>
          </w:p>
        </w:tc>
        <w:tc>
          <w:tcPr>
            <w:tcW w:w="708" w:type="dxa"/>
            <w:tcBorders>
              <w:top w:val="single" w:sz="4" w:space="0" w:color="auto"/>
              <w:bottom w:val="nil"/>
              <w:right w:val="nil"/>
            </w:tcBorders>
          </w:tcPr>
          <w:p w14:paraId="34A3DDCF" w14:textId="1EB29598" w:rsidR="005226D9" w:rsidRPr="00CF0CE2" w:rsidRDefault="005226D9" w:rsidP="00FE7A91">
            <w:pPr>
              <w:autoSpaceDE w:val="0"/>
              <w:autoSpaceDN w:val="0"/>
              <w:adjustRightInd w:val="0"/>
              <w:rPr>
                <w:rFonts w:ascii="Times New Roman" w:hAnsi="Times New Roman"/>
                <w:b/>
                <w:color w:val="000000"/>
                <w:sz w:val="16"/>
                <w:szCs w:val="16"/>
                <w:lang w:val="en-US"/>
              </w:rPr>
            </w:pPr>
            <w:r>
              <w:rPr>
                <w:rFonts w:ascii="Times New Roman" w:hAnsi="Times New Roman"/>
                <w:b/>
                <w:color w:val="000000"/>
                <w:sz w:val="16"/>
                <w:szCs w:val="16"/>
                <w:lang w:val="en-US"/>
              </w:rPr>
              <w:t>ND</w:t>
            </w:r>
          </w:p>
        </w:tc>
        <w:tc>
          <w:tcPr>
            <w:tcW w:w="284" w:type="dxa"/>
            <w:tcBorders>
              <w:top w:val="nil"/>
              <w:left w:val="nil"/>
              <w:bottom w:val="nil"/>
              <w:right w:val="nil"/>
            </w:tcBorders>
          </w:tcPr>
          <w:p w14:paraId="70CA33F6" w14:textId="2D7D2291" w:rsidR="005226D9" w:rsidRPr="00CF0CE2" w:rsidRDefault="005226D9" w:rsidP="00FE7A91">
            <w:pPr>
              <w:autoSpaceDE w:val="0"/>
              <w:autoSpaceDN w:val="0"/>
              <w:adjustRightInd w:val="0"/>
              <w:rPr>
                <w:rFonts w:ascii="Times New Roman" w:hAnsi="Times New Roman"/>
                <w:b/>
                <w:color w:val="000000"/>
                <w:sz w:val="16"/>
                <w:szCs w:val="16"/>
                <w:lang w:val="en-US"/>
              </w:rPr>
            </w:pPr>
          </w:p>
        </w:tc>
        <w:tc>
          <w:tcPr>
            <w:tcW w:w="567" w:type="dxa"/>
            <w:tcBorders>
              <w:top w:val="single" w:sz="4" w:space="0" w:color="auto"/>
              <w:left w:val="nil"/>
              <w:bottom w:val="nil"/>
              <w:right w:val="nil"/>
            </w:tcBorders>
          </w:tcPr>
          <w:p w14:paraId="463C231C" w14:textId="4E7EA9E4"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lt;1</w:t>
            </w:r>
          </w:p>
        </w:tc>
        <w:tc>
          <w:tcPr>
            <w:tcW w:w="567" w:type="dxa"/>
            <w:tcBorders>
              <w:top w:val="single" w:sz="4" w:space="0" w:color="auto"/>
              <w:left w:val="nil"/>
              <w:bottom w:val="nil"/>
              <w:right w:val="nil"/>
            </w:tcBorders>
          </w:tcPr>
          <w:p w14:paraId="1EAB09F8" w14:textId="3D11F9BF"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10</w:t>
            </w:r>
          </w:p>
        </w:tc>
        <w:tc>
          <w:tcPr>
            <w:tcW w:w="709" w:type="dxa"/>
            <w:tcBorders>
              <w:top w:val="single" w:sz="4" w:space="0" w:color="auto"/>
              <w:left w:val="nil"/>
              <w:bottom w:val="nil"/>
              <w:right w:val="nil"/>
            </w:tcBorders>
          </w:tcPr>
          <w:p w14:paraId="59BD5A30" w14:textId="75A6F677"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1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30</w:t>
            </w:r>
          </w:p>
        </w:tc>
        <w:tc>
          <w:tcPr>
            <w:tcW w:w="709" w:type="dxa"/>
            <w:tcBorders>
              <w:top w:val="single" w:sz="4" w:space="0" w:color="auto"/>
              <w:left w:val="nil"/>
              <w:bottom w:val="nil"/>
              <w:right w:val="nil"/>
            </w:tcBorders>
          </w:tcPr>
          <w:p w14:paraId="3AEF5967" w14:textId="214A2A85"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3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50</w:t>
            </w:r>
          </w:p>
        </w:tc>
        <w:tc>
          <w:tcPr>
            <w:tcW w:w="709" w:type="dxa"/>
            <w:tcBorders>
              <w:top w:val="single" w:sz="4" w:space="0" w:color="auto"/>
              <w:left w:val="nil"/>
              <w:bottom w:val="nil"/>
              <w:right w:val="nil"/>
            </w:tcBorders>
          </w:tcPr>
          <w:p w14:paraId="0C0BF3ED" w14:textId="354DEA63"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51</w:t>
            </w:r>
            <w:r>
              <w:rPr>
                <w:rFonts w:ascii="Times New Roman" w:hAnsi="Times New Roman"/>
                <w:b/>
                <w:color w:val="000000"/>
                <w:sz w:val="16"/>
                <w:szCs w:val="16"/>
                <w:lang w:val="en-US"/>
              </w:rPr>
              <w:t>-</w:t>
            </w:r>
            <w:r w:rsidRPr="006D0F2B">
              <w:rPr>
                <w:rFonts w:ascii="Times New Roman" w:hAnsi="Times New Roman"/>
                <w:b/>
                <w:color w:val="000000"/>
                <w:sz w:val="16"/>
                <w:szCs w:val="16"/>
                <w:lang w:val="en-US"/>
              </w:rPr>
              <w:t>70</w:t>
            </w:r>
          </w:p>
        </w:tc>
        <w:tc>
          <w:tcPr>
            <w:tcW w:w="567" w:type="dxa"/>
            <w:tcBorders>
              <w:top w:val="single" w:sz="4" w:space="0" w:color="auto"/>
              <w:left w:val="nil"/>
              <w:bottom w:val="nil"/>
              <w:right w:val="nil"/>
            </w:tcBorders>
          </w:tcPr>
          <w:p w14:paraId="5D50407F" w14:textId="0925A90A" w:rsidR="005226D9" w:rsidRPr="00CF0CE2" w:rsidRDefault="005226D9" w:rsidP="00FE7A91">
            <w:pPr>
              <w:autoSpaceDE w:val="0"/>
              <w:autoSpaceDN w:val="0"/>
              <w:adjustRightInd w:val="0"/>
              <w:rPr>
                <w:rFonts w:ascii="Times New Roman" w:hAnsi="Times New Roman"/>
                <w:b/>
                <w:color w:val="000000"/>
                <w:sz w:val="16"/>
                <w:szCs w:val="16"/>
                <w:lang w:val="en-US"/>
              </w:rPr>
            </w:pPr>
            <w:r w:rsidRPr="006D0F2B">
              <w:rPr>
                <w:rFonts w:ascii="Times New Roman" w:hAnsi="Times New Roman"/>
                <w:b/>
                <w:color w:val="000000"/>
                <w:sz w:val="16"/>
                <w:szCs w:val="16"/>
                <w:lang w:val="en-US"/>
              </w:rPr>
              <w:t>&gt;70</w:t>
            </w:r>
          </w:p>
        </w:tc>
        <w:tc>
          <w:tcPr>
            <w:tcW w:w="567" w:type="dxa"/>
            <w:tcBorders>
              <w:top w:val="single" w:sz="4" w:space="0" w:color="auto"/>
              <w:left w:val="nil"/>
              <w:bottom w:val="nil"/>
              <w:right w:val="nil"/>
            </w:tcBorders>
          </w:tcPr>
          <w:p w14:paraId="203CDDB4" w14:textId="04D2ACA5" w:rsidR="005226D9" w:rsidRPr="00CF0CE2" w:rsidRDefault="005226D9" w:rsidP="00FE7A91">
            <w:pPr>
              <w:autoSpaceDE w:val="0"/>
              <w:autoSpaceDN w:val="0"/>
              <w:adjustRightInd w:val="0"/>
              <w:rPr>
                <w:rFonts w:ascii="Times New Roman" w:hAnsi="Times New Roman"/>
                <w:b/>
                <w:color w:val="000000"/>
                <w:sz w:val="16"/>
                <w:szCs w:val="16"/>
                <w:lang w:val="en-US"/>
              </w:rPr>
            </w:pPr>
            <w:r>
              <w:rPr>
                <w:rFonts w:ascii="Times New Roman" w:hAnsi="Times New Roman"/>
                <w:b/>
                <w:color w:val="000000"/>
                <w:sz w:val="16"/>
                <w:szCs w:val="16"/>
                <w:lang w:val="en-US"/>
              </w:rPr>
              <w:t>ND</w:t>
            </w:r>
          </w:p>
        </w:tc>
        <w:tc>
          <w:tcPr>
            <w:tcW w:w="284" w:type="dxa"/>
            <w:tcBorders>
              <w:top w:val="nil"/>
              <w:left w:val="nil"/>
              <w:bottom w:val="nil"/>
              <w:right w:val="nil"/>
            </w:tcBorders>
          </w:tcPr>
          <w:p w14:paraId="1FBAB0F3" w14:textId="63005EAC" w:rsidR="005226D9" w:rsidRPr="00CF0CE2" w:rsidRDefault="005226D9" w:rsidP="00FE7A91">
            <w:pPr>
              <w:autoSpaceDE w:val="0"/>
              <w:autoSpaceDN w:val="0"/>
              <w:adjustRightInd w:val="0"/>
              <w:rPr>
                <w:rFonts w:ascii="Times New Roman" w:hAnsi="Times New Roman"/>
                <w:b/>
                <w:color w:val="000000"/>
                <w:sz w:val="16"/>
                <w:szCs w:val="16"/>
                <w:lang w:val="en-US"/>
              </w:rPr>
            </w:pPr>
          </w:p>
        </w:tc>
        <w:tc>
          <w:tcPr>
            <w:tcW w:w="992" w:type="dxa"/>
            <w:tcBorders>
              <w:top w:val="nil"/>
              <w:left w:val="nil"/>
              <w:bottom w:val="nil"/>
              <w:right w:val="single" w:sz="4" w:space="0" w:color="auto"/>
            </w:tcBorders>
          </w:tcPr>
          <w:p w14:paraId="21D7A610" w14:textId="77777777" w:rsidR="005226D9" w:rsidRPr="00CF0CE2" w:rsidRDefault="005226D9" w:rsidP="00FE7A91">
            <w:pPr>
              <w:autoSpaceDE w:val="0"/>
              <w:autoSpaceDN w:val="0"/>
              <w:adjustRightInd w:val="0"/>
              <w:rPr>
                <w:rFonts w:ascii="Times New Roman" w:hAnsi="Times New Roman"/>
                <w:b/>
                <w:color w:val="000000"/>
                <w:sz w:val="16"/>
                <w:szCs w:val="16"/>
                <w:lang w:val="en-US"/>
              </w:rPr>
            </w:pPr>
          </w:p>
        </w:tc>
      </w:tr>
      <w:tr w:rsidR="005226D9" w:rsidRPr="003357C7" w14:paraId="647DC56F" w14:textId="690A864E" w:rsidTr="009E25F0">
        <w:trPr>
          <w:trHeight w:hRule="exact" w:val="284"/>
        </w:trPr>
        <w:tc>
          <w:tcPr>
            <w:tcW w:w="2026" w:type="dxa"/>
          </w:tcPr>
          <w:p w14:paraId="2F8202CF" w14:textId="3FB537C1"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 xml:space="preserve">Singapore </w:t>
            </w:r>
            <w:r w:rsidRPr="00163801">
              <w:rPr>
                <w:rFonts w:ascii="Times New Roman" w:hAnsi="Times New Roman"/>
                <w:color w:val="000000"/>
                <w:sz w:val="16"/>
                <w:szCs w:val="16"/>
                <w:vertAlign w:val="superscript"/>
                <w:lang w:val="en-US"/>
              </w:rPr>
              <w:t>a</w:t>
            </w:r>
          </w:p>
        </w:tc>
        <w:tc>
          <w:tcPr>
            <w:tcW w:w="845" w:type="dxa"/>
          </w:tcPr>
          <w:p w14:paraId="29B29B5D" w14:textId="7AE1EFF1"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fldChar w:fldCharType="begin">
                <w:fldData xml:space="preserve">PEVuZE5vdGU+PENpdGU+PEF1dGhvcj5CYXJraGFtPC9BdXRob3I+PFllYXI+MjAxODwvWWVhcj48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</w:fldData>
              </w:fldChar>
            </w:r>
            <w:r w:rsidR="00691907">
              <w:rPr>
                <w:rFonts w:ascii="Times New Roman" w:hAnsi="Times New Roman"/>
                <w:color w:val="000000"/>
                <w:sz w:val="16"/>
                <w:szCs w:val="16"/>
                <w:lang w:val="en-US"/>
              </w:rPr>
              <w:instrText xml:space="preserve"> ADDIN EN.CITE </w:instrText>
            </w:r>
            <w:r w:rsidR="00691907">
              <w:rPr>
                <w:rFonts w:ascii="Times New Roman" w:hAnsi="Times New Roman"/>
                <w:color w:val="000000"/>
                <w:sz w:val="16"/>
                <w:szCs w:val="16"/>
                <w:lang w:val="en-US"/>
              </w:rPr>
              <w:fldChar w:fldCharType="begin">
                <w:fldData xml:space="preserve">PEVuZE5vdGU+PENpdGU+PEF1dGhvcj5CYXJraGFtPC9BdXRob3I+PFllYXI+MjAxODwvWWVhcj48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</w:fldData>
              </w:fldChar>
            </w:r>
            <w:r w:rsidR="00691907">
              <w:rPr>
                <w:rFonts w:ascii="Times New Roman" w:hAnsi="Times New Roman"/>
                <w:color w:val="000000"/>
                <w:sz w:val="16"/>
                <w:szCs w:val="16"/>
                <w:lang w:val="en-US"/>
              </w:rPr>
              <w:instrText xml:space="preserve"> ADDIN EN.CITE.DATA </w:instrText>
            </w:r>
            <w:r w:rsidR="00691907">
              <w:rPr>
                <w:rFonts w:ascii="Times New Roman" w:hAnsi="Times New Roman"/>
                <w:color w:val="000000"/>
                <w:sz w:val="16"/>
                <w:szCs w:val="16"/>
                <w:lang w:val="en-US"/>
              </w:rPr>
            </w:r>
            <w:r w:rsidR="00691907">
              <w:rPr>
                <w:rFonts w:ascii="Times New Roman" w:hAnsi="Times New Roman"/>
                <w:color w:val="000000"/>
                <w:sz w:val="16"/>
                <w:szCs w:val="16"/>
                <w:lang w:val="en-US"/>
              </w:rPr>
              <w:fldChar w:fldCharType="end"/>
            </w:r>
            <w:r>
              <w:rPr>
                <w:rFonts w:ascii="Times New Roman" w:hAnsi="Times New Roman"/>
                <w:color w:val="000000"/>
                <w:sz w:val="16"/>
                <w:szCs w:val="16"/>
                <w:lang w:val="en-US"/>
              </w:rPr>
            </w:r>
            <w:r>
              <w:rPr>
                <w:rFonts w:ascii="Times New Roman" w:hAnsi="Times New Roman"/>
                <w:color w:val="000000"/>
                <w:sz w:val="16"/>
                <w:szCs w:val="16"/>
                <w:lang w:val="en-US"/>
              </w:rPr>
              <w:fldChar w:fldCharType="separate"/>
            </w:r>
            <w:r w:rsidR="00691907">
              <w:rPr>
                <w:rFonts w:ascii="Times New Roman" w:hAnsi="Times New Roman"/>
                <w:noProof/>
                <w:color w:val="000000"/>
                <w:sz w:val="16"/>
                <w:szCs w:val="16"/>
                <w:lang w:val="en-US"/>
              </w:rPr>
              <w:t>[1, 2]</w:t>
            </w:r>
            <w:r>
              <w:rPr>
                <w:rFonts w:ascii="Times New Roman" w:hAnsi="Times New Roman"/>
                <w:color w:val="000000"/>
                <w:sz w:val="16"/>
                <w:szCs w:val="16"/>
                <w:lang w:val="en-US"/>
              </w:rPr>
              <w:fldChar w:fldCharType="end"/>
            </w:r>
          </w:p>
        </w:tc>
        <w:tc>
          <w:tcPr>
            <w:tcW w:w="993" w:type="dxa"/>
          </w:tcPr>
          <w:p w14:paraId="43FF024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998</w:t>
            </w:r>
          </w:p>
        </w:tc>
        <w:tc>
          <w:tcPr>
            <w:tcW w:w="525" w:type="dxa"/>
          </w:tcPr>
          <w:p w14:paraId="2907EA56"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41" w:type="dxa"/>
          </w:tcPr>
          <w:p w14:paraId="2FB5BF15" w14:textId="2F3A23BE"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B</w:t>
            </w:r>
          </w:p>
        </w:tc>
        <w:tc>
          <w:tcPr>
            <w:tcW w:w="576" w:type="dxa"/>
          </w:tcPr>
          <w:p w14:paraId="6A705A4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w:t>
            </w:r>
          </w:p>
        </w:tc>
        <w:tc>
          <w:tcPr>
            <w:tcW w:w="825" w:type="dxa"/>
          </w:tcPr>
          <w:p w14:paraId="7345155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w:t>
            </w:r>
            <w:r>
              <w:rPr>
                <w:rFonts w:ascii="Times New Roman" w:hAnsi="Times New Roman"/>
                <w:color w:val="000000"/>
                <w:sz w:val="16"/>
                <w:szCs w:val="16"/>
                <w:lang w:val="en-US"/>
              </w:rPr>
              <w:t xml:space="preserve"> (100)</w:t>
            </w:r>
          </w:p>
        </w:tc>
        <w:tc>
          <w:tcPr>
            <w:tcW w:w="735" w:type="dxa"/>
          </w:tcPr>
          <w:p w14:paraId="3C515F03"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3" w:type="dxa"/>
          </w:tcPr>
          <w:p w14:paraId="18B6C1D8"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1" w:type="dxa"/>
          </w:tcPr>
          <w:p w14:paraId="3637477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8" w:type="dxa"/>
          </w:tcPr>
          <w:p w14:paraId="41505521"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w:t>
            </w:r>
          </w:p>
        </w:tc>
        <w:tc>
          <w:tcPr>
            <w:tcW w:w="852" w:type="dxa"/>
          </w:tcPr>
          <w:p w14:paraId="1C59F9F9" w14:textId="76CEA93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0" w:type="dxa"/>
            <w:tcBorders>
              <w:top w:val="nil"/>
            </w:tcBorders>
          </w:tcPr>
          <w:p w14:paraId="41DEA8A2" w14:textId="7CAD3868"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w:t>
            </w:r>
            <w:r>
              <w:rPr>
                <w:rFonts w:ascii="Times New Roman" w:hAnsi="Times New Roman"/>
                <w:color w:val="000000"/>
                <w:sz w:val="16"/>
                <w:szCs w:val="16"/>
                <w:lang w:val="en-US"/>
              </w:rPr>
              <w:t xml:space="preserve"> (100)</w:t>
            </w:r>
          </w:p>
        </w:tc>
        <w:tc>
          <w:tcPr>
            <w:tcW w:w="236" w:type="dxa"/>
            <w:tcBorders>
              <w:top w:val="nil"/>
            </w:tcBorders>
          </w:tcPr>
          <w:p w14:paraId="172D7723"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Borders>
              <w:top w:val="nil"/>
            </w:tcBorders>
          </w:tcPr>
          <w:p w14:paraId="15F830F0" w14:textId="6EF063B1"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567" w:type="dxa"/>
            <w:tcBorders>
              <w:top w:val="nil"/>
            </w:tcBorders>
          </w:tcPr>
          <w:p w14:paraId="6D7A11BF"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Borders>
              <w:top w:val="nil"/>
            </w:tcBorders>
          </w:tcPr>
          <w:p w14:paraId="7F07ACD1"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3" w:type="dxa"/>
            <w:tcBorders>
              <w:top w:val="nil"/>
            </w:tcBorders>
          </w:tcPr>
          <w:p w14:paraId="4ABB717F"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Borders>
              <w:top w:val="nil"/>
            </w:tcBorders>
          </w:tcPr>
          <w:p w14:paraId="58807DEB" w14:textId="4421A848"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567" w:type="dxa"/>
            <w:tcBorders>
              <w:top w:val="nil"/>
            </w:tcBorders>
          </w:tcPr>
          <w:p w14:paraId="1C0FED09" w14:textId="5A41B79C"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Borders>
              <w:top w:val="nil"/>
            </w:tcBorders>
          </w:tcPr>
          <w:p w14:paraId="3C74A0C7" w14:textId="262DB344"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w:t>
            </w:r>
          </w:p>
        </w:tc>
        <w:tc>
          <w:tcPr>
            <w:tcW w:w="709" w:type="dxa"/>
            <w:tcBorders>
              <w:top w:val="nil"/>
            </w:tcBorders>
          </w:tcPr>
          <w:p w14:paraId="3AED7F4F" w14:textId="4242F824"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Borders>
              <w:top w:val="nil"/>
            </w:tcBorders>
          </w:tcPr>
          <w:p w14:paraId="25648E92" w14:textId="1E365F03"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w:t>
            </w:r>
          </w:p>
        </w:tc>
        <w:tc>
          <w:tcPr>
            <w:tcW w:w="567" w:type="dxa"/>
            <w:tcBorders>
              <w:top w:val="nil"/>
            </w:tcBorders>
          </w:tcPr>
          <w:p w14:paraId="05F551FB" w14:textId="26E7B914"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8" w:type="dxa"/>
            <w:tcBorders>
              <w:top w:val="nil"/>
            </w:tcBorders>
          </w:tcPr>
          <w:p w14:paraId="2AC808E6" w14:textId="22B3F694"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284" w:type="dxa"/>
            <w:tcBorders>
              <w:top w:val="nil"/>
            </w:tcBorders>
          </w:tcPr>
          <w:p w14:paraId="46D302A6" w14:textId="0D810C78"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Borders>
              <w:top w:val="nil"/>
            </w:tcBorders>
          </w:tcPr>
          <w:p w14:paraId="1F0F8788" w14:textId="2135D869"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567" w:type="dxa"/>
            <w:tcBorders>
              <w:top w:val="nil"/>
            </w:tcBorders>
          </w:tcPr>
          <w:p w14:paraId="785B3A66" w14:textId="29BBFCE7"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709" w:type="dxa"/>
            <w:tcBorders>
              <w:top w:val="nil"/>
            </w:tcBorders>
          </w:tcPr>
          <w:p w14:paraId="53CE4B11" w14:textId="2BE1EBB5"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709" w:type="dxa"/>
            <w:tcBorders>
              <w:top w:val="nil"/>
            </w:tcBorders>
          </w:tcPr>
          <w:p w14:paraId="08901EC2" w14:textId="151C44AA"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709" w:type="dxa"/>
            <w:tcBorders>
              <w:top w:val="nil"/>
            </w:tcBorders>
          </w:tcPr>
          <w:p w14:paraId="38857FFB" w14:textId="7882F34A"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567" w:type="dxa"/>
            <w:tcBorders>
              <w:top w:val="nil"/>
            </w:tcBorders>
          </w:tcPr>
          <w:p w14:paraId="75131E1E" w14:textId="52BC4D4D"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567" w:type="dxa"/>
            <w:tcBorders>
              <w:top w:val="nil"/>
            </w:tcBorders>
          </w:tcPr>
          <w:p w14:paraId="00B598EF" w14:textId="1CEE60B6"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284" w:type="dxa"/>
            <w:tcBorders>
              <w:top w:val="nil"/>
            </w:tcBorders>
          </w:tcPr>
          <w:p w14:paraId="581AA583" w14:textId="5A120779"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Borders>
              <w:top w:val="nil"/>
            </w:tcBorders>
          </w:tcPr>
          <w:p w14:paraId="53CF5E03" w14:textId="4F4C6BAE"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5</w:t>
            </w:r>
            <w:r w:rsidRPr="003357C7">
              <w:rPr>
                <w:rFonts w:ascii="Times New Roman" w:hAnsi="Times New Roman"/>
                <w:color w:val="000000"/>
                <w:sz w:val="16"/>
                <w:szCs w:val="16"/>
                <w:lang w:val="en-US"/>
              </w:rPr>
              <w:t>0% male</w:t>
            </w:r>
          </w:p>
        </w:tc>
      </w:tr>
      <w:tr w:rsidR="005226D9" w:rsidRPr="003357C7" w14:paraId="00965BA1" w14:textId="3C93347E" w:rsidTr="009E25F0">
        <w:trPr>
          <w:trHeight w:hRule="exact" w:val="284"/>
        </w:trPr>
        <w:tc>
          <w:tcPr>
            <w:tcW w:w="2026" w:type="dxa"/>
          </w:tcPr>
          <w:p w14:paraId="480C28BD" w14:textId="2EB71BC0"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 xml:space="preserve">Singapore </w:t>
            </w:r>
            <w:r w:rsidRPr="00163801">
              <w:rPr>
                <w:rFonts w:ascii="Times New Roman" w:hAnsi="Times New Roman"/>
                <w:color w:val="000000"/>
                <w:sz w:val="16"/>
                <w:szCs w:val="16"/>
                <w:vertAlign w:val="superscript"/>
                <w:lang w:val="en-US"/>
              </w:rPr>
              <w:t>b</w:t>
            </w:r>
          </w:p>
        </w:tc>
        <w:tc>
          <w:tcPr>
            <w:tcW w:w="845" w:type="dxa"/>
          </w:tcPr>
          <w:p w14:paraId="1583A657" w14:textId="23DAE578"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fldChar w:fldCharType="begin">
                <w:fldData xml:space="preserve">PEVuZE5vdGU+PENpdGU+PEF1dGhvcj5LYWxpbXVkZGluPC9BdXRob3I+PFllYXI+MjAxNzwvWWVh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</w:fldData>
              </w:fldChar>
            </w:r>
            <w:r w:rsidR="00691907">
              <w:rPr>
                <w:rFonts w:ascii="Times New Roman" w:hAnsi="Times New Roman"/>
                <w:color w:val="000000"/>
                <w:sz w:val="16"/>
                <w:szCs w:val="16"/>
                <w:lang w:val="en-US"/>
              </w:rPr>
              <w:instrText xml:space="preserve"> ADDIN EN.CITE </w:instrText>
            </w:r>
            <w:r w:rsidR="00691907">
              <w:rPr>
                <w:rFonts w:ascii="Times New Roman" w:hAnsi="Times New Roman"/>
                <w:color w:val="000000"/>
                <w:sz w:val="16"/>
                <w:szCs w:val="16"/>
                <w:lang w:val="en-US"/>
              </w:rPr>
              <w:fldChar w:fldCharType="begin">
                <w:fldData xml:space="preserve">PEVuZE5vdGU+PENpdGU+PEF1dGhvcj5LYWxpbXVkZGluPC9BdXRob3I+PFllYXI+MjAxNzwvWWVh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</w:fldData>
              </w:fldChar>
            </w:r>
            <w:r w:rsidR="00691907">
              <w:rPr>
                <w:rFonts w:ascii="Times New Roman" w:hAnsi="Times New Roman"/>
                <w:color w:val="000000"/>
                <w:sz w:val="16"/>
                <w:szCs w:val="16"/>
                <w:lang w:val="en-US"/>
              </w:rPr>
              <w:instrText xml:space="preserve"> ADDIN EN.CITE.DATA </w:instrText>
            </w:r>
            <w:r w:rsidR="00691907">
              <w:rPr>
                <w:rFonts w:ascii="Times New Roman" w:hAnsi="Times New Roman"/>
                <w:color w:val="000000"/>
                <w:sz w:val="16"/>
                <w:szCs w:val="16"/>
                <w:lang w:val="en-US"/>
              </w:rPr>
            </w:r>
            <w:r w:rsidR="00691907">
              <w:rPr>
                <w:rFonts w:ascii="Times New Roman" w:hAnsi="Times New Roman"/>
                <w:color w:val="000000"/>
                <w:sz w:val="16"/>
                <w:szCs w:val="16"/>
                <w:lang w:val="en-US"/>
              </w:rPr>
              <w:fldChar w:fldCharType="end"/>
            </w:r>
            <w:r>
              <w:rPr>
                <w:rFonts w:ascii="Times New Roman" w:hAnsi="Times New Roman"/>
                <w:color w:val="000000"/>
                <w:sz w:val="16"/>
                <w:szCs w:val="16"/>
                <w:lang w:val="en-US"/>
              </w:rPr>
            </w:r>
            <w:r>
              <w:rPr>
                <w:rFonts w:ascii="Times New Roman" w:hAnsi="Times New Roman"/>
                <w:color w:val="000000"/>
                <w:sz w:val="16"/>
                <w:szCs w:val="16"/>
                <w:lang w:val="en-US"/>
              </w:rPr>
              <w:fldChar w:fldCharType="separate"/>
            </w:r>
            <w:r w:rsidR="00691907">
              <w:rPr>
                <w:rFonts w:ascii="Times New Roman" w:hAnsi="Times New Roman"/>
                <w:noProof/>
                <w:color w:val="000000"/>
                <w:sz w:val="16"/>
                <w:szCs w:val="16"/>
                <w:lang w:val="en-US"/>
              </w:rPr>
              <w:t>[3]</w:t>
            </w:r>
            <w:r>
              <w:rPr>
                <w:rFonts w:ascii="Times New Roman" w:hAnsi="Times New Roman"/>
                <w:color w:val="000000"/>
                <w:sz w:val="16"/>
                <w:szCs w:val="16"/>
                <w:lang w:val="en-US"/>
              </w:rPr>
              <w:fldChar w:fldCharType="end"/>
            </w:r>
          </w:p>
        </w:tc>
        <w:tc>
          <w:tcPr>
            <w:tcW w:w="993" w:type="dxa"/>
          </w:tcPr>
          <w:p w14:paraId="76911C9D"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011-2015</w:t>
            </w:r>
          </w:p>
        </w:tc>
        <w:tc>
          <w:tcPr>
            <w:tcW w:w="525" w:type="dxa"/>
          </w:tcPr>
          <w:p w14:paraId="3803980A"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w:t>
            </w:r>
          </w:p>
        </w:tc>
        <w:tc>
          <w:tcPr>
            <w:tcW w:w="741" w:type="dxa"/>
          </w:tcPr>
          <w:p w14:paraId="7CEC8BC6" w14:textId="1002712D"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B, C</w:t>
            </w:r>
          </w:p>
        </w:tc>
        <w:tc>
          <w:tcPr>
            <w:tcW w:w="576" w:type="dxa"/>
          </w:tcPr>
          <w:p w14:paraId="19BB2A76"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08</w:t>
            </w:r>
          </w:p>
        </w:tc>
        <w:tc>
          <w:tcPr>
            <w:tcW w:w="825" w:type="dxa"/>
          </w:tcPr>
          <w:p w14:paraId="3C58AA56"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DA6CE1">
              <w:rPr>
                <w:rFonts w:ascii="Times New Roman" w:hAnsi="Times New Roman"/>
                <w:color w:val="000000"/>
                <w:sz w:val="16"/>
                <w:szCs w:val="16"/>
                <w:lang w:val="en-US"/>
              </w:rPr>
              <w:t>146</w:t>
            </w:r>
            <w:r>
              <w:rPr>
                <w:rFonts w:ascii="Times New Roman" w:hAnsi="Times New Roman"/>
                <w:color w:val="000000"/>
                <w:sz w:val="16"/>
                <w:szCs w:val="16"/>
                <w:lang w:val="en-US"/>
              </w:rPr>
              <w:t xml:space="preserve"> (36)</w:t>
            </w:r>
          </w:p>
        </w:tc>
        <w:tc>
          <w:tcPr>
            <w:tcW w:w="735" w:type="dxa"/>
          </w:tcPr>
          <w:p w14:paraId="308B8B4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3" w:type="dxa"/>
          </w:tcPr>
          <w:p w14:paraId="746BA538"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1" w:type="dxa"/>
          </w:tcPr>
          <w:p w14:paraId="60AE418A"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8" w:type="dxa"/>
          </w:tcPr>
          <w:p w14:paraId="7FE1A2F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46</w:t>
            </w:r>
          </w:p>
        </w:tc>
        <w:tc>
          <w:tcPr>
            <w:tcW w:w="852" w:type="dxa"/>
          </w:tcPr>
          <w:p w14:paraId="642C821C" w14:textId="713EA02F"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20-40</w:t>
            </w:r>
          </w:p>
        </w:tc>
        <w:tc>
          <w:tcPr>
            <w:tcW w:w="850" w:type="dxa"/>
          </w:tcPr>
          <w:p w14:paraId="0E36A133" w14:textId="42D7999A"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9</w:t>
            </w:r>
            <w:r>
              <w:rPr>
                <w:rFonts w:ascii="Times New Roman" w:hAnsi="Times New Roman"/>
                <w:color w:val="000000"/>
                <w:sz w:val="16"/>
                <w:szCs w:val="16"/>
                <w:lang w:val="en-US"/>
              </w:rPr>
              <w:t xml:space="preserve"> (20)</w:t>
            </w:r>
          </w:p>
        </w:tc>
        <w:tc>
          <w:tcPr>
            <w:tcW w:w="236" w:type="dxa"/>
          </w:tcPr>
          <w:p w14:paraId="2917EB32"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60D2DA8C" w14:textId="46403AAD"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39</w:t>
            </w:r>
          </w:p>
        </w:tc>
        <w:tc>
          <w:tcPr>
            <w:tcW w:w="567" w:type="dxa"/>
          </w:tcPr>
          <w:p w14:paraId="14170F78"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10</w:t>
            </w:r>
          </w:p>
        </w:tc>
        <w:tc>
          <w:tcPr>
            <w:tcW w:w="709" w:type="dxa"/>
          </w:tcPr>
          <w:p w14:paraId="53B92391"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3·4</w:t>
            </w:r>
          </w:p>
        </w:tc>
        <w:tc>
          <w:tcPr>
            <w:tcW w:w="283" w:type="dxa"/>
          </w:tcPr>
          <w:p w14:paraId="0DFF92EE"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536" w:type="dxa"/>
            <w:gridSpan w:val="7"/>
          </w:tcPr>
          <w:p w14:paraId="3B85892E" w14:textId="5E1DF80C" w:rsidR="005226D9" w:rsidRDefault="005226D9" w:rsidP="005226D9">
            <w:pPr>
              <w:autoSpaceDE w:val="0"/>
              <w:autoSpaceDN w:val="0"/>
              <w:adjustRightInd w:val="0"/>
              <w:jc w:val="center"/>
              <w:rPr>
                <w:rFonts w:ascii="Times New Roman" w:hAnsi="Times New Roman"/>
                <w:color w:val="000000"/>
                <w:sz w:val="16"/>
                <w:szCs w:val="16"/>
                <w:lang w:val="en-US"/>
              </w:rPr>
            </w:pPr>
            <w:r>
              <w:rPr>
                <w:rFonts w:ascii="Times New Roman" w:hAnsi="Times New Roman"/>
                <w:color w:val="000000"/>
                <w:sz w:val="16"/>
                <w:szCs w:val="16"/>
                <w:lang w:val="en-US"/>
              </w:rPr>
              <w:t xml:space="preserve">For ST283 </w:t>
            </w:r>
            <w:r w:rsidRPr="003357C7">
              <w:rPr>
                <w:rFonts w:ascii="Times New Roman" w:hAnsi="Times New Roman"/>
                <w:color w:val="000000"/>
                <w:sz w:val="16"/>
                <w:szCs w:val="16"/>
                <w:lang w:val="en-US"/>
              </w:rPr>
              <w:t>Me</w:t>
            </w:r>
            <w:r>
              <w:rPr>
                <w:rFonts w:ascii="Times New Roman" w:hAnsi="Times New Roman"/>
                <w:color w:val="000000"/>
                <w:sz w:val="16"/>
                <w:szCs w:val="16"/>
                <w:lang w:val="en-US"/>
              </w:rPr>
              <w:t xml:space="preserve">dian (IQR) age, </w:t>
            </w:r>
            <w:proofErr w:type="spellStart"/>
            <w:r>
              <w:rPr>
                <w:rFonts w:ascii="Times New Roman" w:hAnsi="Times New Roman"/>
                <w:color w:val="000000"/>
                <w:sz w:val="16"/>
                <w:szCs w:val="16"/>
                <w:lang w:val="en-US"/>
              </w:rPr>
              <w:t>yrs</w:t>
            </w:r>
            <w:proofErr w:type="spellEnd"/>
            <w:r>
              <w:rPr>
                <w:rFonts w:ascii="Times New Roman" w:hAnsi="Times New Roman"/>
                <w:color w:val="000000"/>
                <w:sz w:val="16"/>
                <w:szCs w:val="16"/>
                <w:lang w:val="en-US"/>
              </w:rPr>
              <w:t>: 61.0 (50.0-</w:t>
            </w:r>
            <w:r w:rsidRPr="003357C7">
              <w:rPr>
                <w:rFonts w:ascii="Times New Roman" w:hAnsi="Times New Roman"/>
                <w:color w:val="000000"/>
                <w:sz w:val="16"/>
                <w:szCs w:val="16"/>
                <w:lang w:val="en-US"/>
              </w:rPr>
              <w:t>68.0)</w:t>
            </w:r>
          </w:p>
        </w:tc>
        <w:tc>
          <w:tcPr>
            <w:tcW w:w="284" w:type="dxa"/>
          </w:tcPr>
          <w:p w14:paraId="71FFB2D4" w14:textId="570A26F6" w:rsidR="005226D9" w:rsidRDefault="005226D9" w:rsidP="005226D9">
            <w:pPr>
              <w:autoSpaceDE w:val="0"/>
              <w:autoSpaceDN w:val="0"/>
              <w:adjustRightInd w:val="0"/>
              <w:rPr>
                <w:rFonts w:ascii="Times New Roman" w:hAnsi="Times New Roman"/>
                <w:color w:val="000000"/>
                <w:sz w:val="16"/>
                <w:szCs w:val="16"/>
                <w:lang w:val="en-US"/>
              </w:rPr>
            </w:pPr>
          </w:p>
        </w:tc>
        <w:tc>
          <w:tcPr>
            <w:tcW w:w="4395" w:type="dxa"/>
            <w:gridSpan w:val="7"/>
          </w:tcPr>
          <w:p w14:paraId="35A41897" w14:textId="0000E283" w:rsidR="005226D9" w:rsidRDefault="005226D9" w:rsidP="005226D9">
            <w:pPr>
              <w:autoSpaceDE w:val="0"/>
              <w:autoSpaceDN w:val="0"/>
              <w:adjustRightInd w:val="0"/>
              <w:jc w:val="center"/>
              <w:rPr>
                <w:rFonts w:ascii="Times New Roman" w:hAnsi="Times New Roman"/>
                <w:color w:val="000000"/>
                <w:sz w:val="16"/>
                <w:szCs w:val="16"/>
                <w:lang w:val="en-US"/>
              </w:rPr>
            </w:pPr>
            <w:r w:rsidRPr="003357C7">
              <w:rPr>
                <w:rFonts w:ascii="Times New Roman" w:hAnsi="Times New Roman"/>
                <w:color w:val="000000"/>
                <w:sz w:val="16"/>
                <w:szCs w:val="16"/>
                <w:lang w:val="en-US"/>
              </w:rPr>
              <w:t xml:space="preserve">For non ST283Median (IQR) age, </w:t>
            </w:r>
            <w:proofErr w:type="spellStart"/>
            <w:r w:rsidRPr="003357C7">
              <w:rPr>
                <w:rFonts w:ascii="Times New Roman" w:hAnsi="Times New Roman"/>
                <w:color w:val="000000"/>
                <w:sz w:val="16"/>
                <w:szCs w:val="16"/>
                <w:lang w:val="en-US"/>
              </w:rPr>
              <w:t>yrs</w:t>
            </w:r>
            <w:proofErr w:type="spellEnd"/>
            <w:r w:rsidRPr="003357C7">
              <w:rPr>
                <w:rFonts w:ascii="Times New Roman" w:hAnsi="Times New Roman"/>
                <w:color w:val="000000"/>
                <w:sz w:val="16"/>
                <w:szCs w:val="16"/>
                <w:lang w:val="en-US"/>
              </w:rPr>
              <w:t>: 69.5 (57.3–78.0)</w:t>
            </w:r>
          </w:p>
        </w:tc>
        <w:tc>
          <w:tcPr>
            <w:tcW w:w="284" w:type="dxa"/>
          </w:tcPr>
          <w:p w14:paraId="3C41A5A0" w14:textId="51B8B27C"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5EBE4DBA" w14:textId="45B8BF4C" w:rsidR="005226D9" w:rsidRPr="003357C7" w:rsidRDefault="005226D9" w:rsidP="005226D9">
            <w:r w:rsidRPr="003357C7">
              <w:rPr>
                <w:rFonts w:ascii="Times New Roman" w:hAnsi="Times New Roman"/>
                <w:color w:val="000000"/>
                <w:sz w:val="16"/>
                <w:szCs w:val="16"/>
                <w:lang w:val="en-US"/>
              </w:rPr>
              <w:t>56% male</w:t>
            </w:r>
          </w:p>
        </w:tc>
      </w:tr>
      <w:tr w:rsidR="005226D9" w:rsidRPr="003357C7" w14:paraId="41C8F454" w14:textId="47BDB2E0" w:rsidTr="009E25F0">
        <w:trPr>
          <w:trHeight w:hRule="exact" w:val="284"/>
        </w:trPr>
        <w:tc>
          <w:tcPr>
            <w:tcW w:w="2026" w:type="dxa"/>
          </w:tcPr>
          <w:p w14:paraId="2345DCD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Singapore (new)</w:t>
            </w:r>
          </w:p>
        </w:tc>
        <w:tc>
          <w:tcPr>
            <w:tcW w:w="845" w:type="dxa"/>
          </w:tcPr>
          <w:p w14:paraId="4A353A0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ew data</w:t>
            </w:r>
          </w:p>
        </w:tc>
        <w:tc>
          <w:tcPr>
            <w:tcW w:w="993" w:type="dxa"/>
          </w:tcPr>
          <w:p w14:paraId="76FF3C46"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001-2010</w:t>
            </w:r>
          </w:p>
        </w:tc>
        <w:tc>
          <w:tcPr>
            <w:tcW w:w="525" w:type="dxa"/>
          </w:tcPr>
          <w:p w14:paraId="38B82DF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w:t>
            </w:r>
          </w:p>
        </w:tc>
        <w:tc>
          <w:tcPr>
            <w:tcW w:w="741" w:type="dxa"/>
          </w:tcPr>
          <w:p w14:paraId="0CC8ED66" w14:textId="55C59634"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B, C</w:t>
            </w:r>
          </w:p>
        </w:tc>
        <w:tc>
          <w:tcPr>
            <w:tcW w:w="576" w:type="dxa"/>
          </w:tcPr>
          <w:p w14:paraId="13481529"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31</w:t>
            </w:r>
          </w:p>
        </w:tc>
        <w:tc>
          <w:tcPr>
            <w:tcW w:w="825" w:type="dxa"/>
          </w:tcPr>
          <w:p w14:paraId="4F6074B9"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1</w:t>
            </w:r>
            <w:r>
              <w:rPr>
                <w:rFonts w:ascii="Times New Roman" w:hAnsi="Times New Roman"/>
                <w:color w:val="000000"/>
                <w:sz w:val="16"/>
                <w:szCs w:val="16"/>
                <w:lang w:val="en-US"/>
              </w:rPr>
              <w:t xml:space="preserve"> (6)</w:t>
            </w:r>
          </w:p>
        </w:tc>
        <w:tc>
          <w:tcPr>
            <w:tcW w:w="735" w:type="dxa"/>
          </w:tcPr>
          <w:p w14:paraId="426ACB34"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3" w:type="dxa"/>
          </w:tcPr>
          <w:p w14:paraId="1602563F"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1" w:type="dxa"/>
          </w:tcPr>
          <w:p w14:paraId="72B365E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8" w:type="dxa"/>
          </w:tcPr>
          <w:p w14:paraId="479BE1D4"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1</w:t>
            </w:r>
          </w:p>
        </w:tc>
        <w:tc>
          <w:tcPr>
            <w:tcW w:w="852" w:type="dxa"/>
          </w:tcPr>
          <w:p w14:paraId="79D2E8AC" w14:textId="0A9418FF"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0" w:type="dxa"/>
          </w:tcPr>
          <w:p w14:paraId="423368D1" w14:textId="1A884BDC"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236" w:type="dxa"/>
          </w:tcPr>
          <w:p w14:paraId="35C7CA0E"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4948FBDB" w14:textId="15A6A9AB"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0FF2E9E9"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750451F4"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3" w:type="dxa"/>
          </w:tcPr>
          <w:p w14:paraId="43CAB672"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23B95D42" w14:textId="4E64AD67"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567" w:type="dxa"/>
          </w:tcPr>
          <w:p w14:paraId="4BD77063" w14:textId="075D3A8A"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Pr>
          <w:p w14:paraId="4A7A2572" w14:textId="1E9B65C0"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1</w:t>
            </w:r>
          </w:p>
        </w:tc>
        <w:tc>
          <w:tcPr>
            <w:tcW w:w="709" w:type="dxa"/>
          </w:tcPr>
          <w:p w14:paraId="75BFB97A" w14:textId="4A9B3145"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3</w:t>
            </w:r>
          </w:p>
        </w:tc>
        <w:tc>
          <w:tcPr>
            <w:tcW w:w="709" w:type="dxa"/>
          </w:tcPr>
          <w:p w14:paraId="45026F7A" w14:textId="3EBDF896"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5</w:t>
            </w:r>
          </w:p>
        </w:tc>
        <w:tc>
          <w:tcPr>
            <w:tcW w:w="567" w:type="dxa"/>
          </w:tcPr>
          <w:p w14:paraId="4D5A40C9" w14:textId="18F66823"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3</w:t>
            </w:r>
          </w:p>
        </w:tc>
        <w:tc>
          <w:tcPr>
            <w:tcW w:w="708" w:type="dxa"/>
          </w:tcPr>
          <w:p w14:paraId="652130B1" w14:textId="4005D1CB"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9</w:t>
            </w:r>
          </w:p>
        </w:tc>
        <w:tc>
          <w:tcPr>
            <w:tcW w:w="284" w:type="dxa"/>
          </w:tcPr>
          <w:p w14:paraId="34117C8B" w14:textId="0CEC6D13"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08F5EA4D" w14:textId="3CFE7E80"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567" w:type="dxa"/>
          </w:tcPr>
          <w:p w14:paraId="576DAC8E" w14:textId="0A47D636"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Pr>
          <w:p w14:paraId="22FD87B4" w14:textId="00F1917D"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5</w:t>
            </w:r>
          </w:p>
        </w:tc>
        <w:tc>
          <w:tcPr>
            <w:tcW w:w="709" w:type="dxa"/>
          </w:tcPr>
          <w:p w14:paraId="764DAA59" w14:textId="4E6720E8"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40</w:t>
            </w:r>
          </w:p>
        </w:tc>
        <w:tc>
          <w:tcPr>
            <w:tcW w:w="709" w:type="dxa"/>
          </w:tcPr>
          <w:p w14:paraId="318B229F" w14:textId="65663C79"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98</w:t>
            </w:r>
          </w:p>
        </w:tc>
        <w:tc>
          <w:tcPr>
            <w:tcW w:w="567" w:type="dxa"/>
          </w:tcPr>
          <w:p w14:paraId="16F08129" w14:textId="1E2ACB3F"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107</w:t>
            </w:r>
          </w:p>
        </w:tc>
        <w:tc>
          <w:tcPr>
            <w:tcW w:w="567" w:type="dxa"/>
          </w:tcPr>
          <w:p w14:paraId="6306D2C1" w14:textId="6AC3E8D4"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81</w:t>
            </w:r>
          </w:p>
        </w:tc>
        <w:tc>
          <w:tcPr>
            <w:tcW w:w="284" w:type="dxa"/>
          </w:tcPr>
          <w:p w14:paraId="4E490009" w14:textId="73501A1D"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53841FDA" w14:textId="5B8FA192"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r>
      <w:tr w:rsidR="005226D9" w:rsidRPr="003357C7" w14:paraId="270CE342" w14:textId="30364B83" w:rsidTr="009E25F0">
        <w:trPr>
          <w:trHeight w:hRule="exact" w:val="284"/>
        </w:trPr>
        <w:tc>
          <w:tcPr>
            <w:tcW w:w="2026" w:type="dxa"/>
          </w:tcPr>
          <w:p w14:paraId="55520990"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Hong Kong</w:t>
            </w:r>
          </w:p>
        </w:tc>
        <w:tc>
          <w:tcPr>
            <w:tcW w:w="845" w:type="dxa"/>
          </w:tcPr>
          <w:p w14:paraId="4745CB5A" w14:textId="2921D9C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fldChar w:fldCharType="begin"/>
            </w:r>
            <w:r w:rsidR="00691907">
              <w:rPr>
                <w:rFonts w:ascii="Times New Roman" w:hAnsi="Times New Roman"/>
                <w:color w:val="000000"/>
                <w:sz w:val="16"/>
                <w:szCs w:val="16"/>
                <w:lang w:val="en-US"/>
              </w:rPr>
              <w:instrText xml:space="preserve"> ADDIN EN.CITE &lt;EndNote&gt;&lt;Cite&gt;&lt;Author&gt;Ip&lt;/Author&gt;&lt;Year&gt;2016&lt;/Year&gt;&lt;RecNum&gt;77&lt;/RecNum&gt;&lt;DisplayText&gt;[4]&lt;/DisplayText&gt;&lt;record&gt;&lt;rec-number&gt;77&lt;/rec-number&gt;&lt;foreign-keys&gt;&lt;key app="EN" db-id="2x220rw9rpwpd1ev5vnpvrt3eva0sw9veddr" timestamp="1539102072" guid="afc174ed-71a3-435f-afe6-e226e33db269"&gt;77&lt;/key&gt;&lt;key app="ENWeb" db-id=""&gt;0&lt;/key&gt;&lt;/foreign-keys&gt;&lt;ref-type name="Journal Article"&gt;17&lt;/ref-type&gt;&lt;contributors&gt;&lt;authors&gt;&lt;author&gt;Ip, M.&lt;/author&gt;&lt;author&gt;Ang, I.&lt;/author&gt;&lt;author&gt;Fung, K.&lt;/author&gt;&lt;author&gt;Liyanapathirana, V.&lt;/author&gt;&lt;author&gt;Luo, M. J.&lt;/author&gt;&lt;author&gt;Lai, R.&lt;/author&gt;&lt;/authors&gt;&lt;/contributors&gt;&lt;titles&gt;&lt;title&gt;Hypervirulent Clone of Group B Streptococcus Serotype III Sequence Type 283, Hong Kong, 1993-2012&lt;/title&gt;&lt;secondary-title&gt;Emerg Infect Dis&lt;/secondary-title&gt;&lt;/titles&gt;&lt;periodical&gt;&lt;full-title&gt;Emerg Infect Dis&lt;/full-title&gt;&lt;/periodical&gt;&lt;pages&gt;1800-3&lt;/pages&gt;&lt;volume&gt;22&lt;/volume&gt;&lt;number&gt;10&lt;/number&gt;&lt;edition&gt;2016/09/21&lt;/edition&gt;&lt;keywords&gt;&lt;keyword&gt;Group B Streptococcus&lt;/keyword&gt;&lt;keyword&gt;Hong Kong&lt;/keyword&gt;&lt;keyword&gt;bacteria&lt;/keyword&gt;&lt;keyword&gt;clone&lt;/keyword&gt;&lt;keyword&gt;fish disease&lt;/keyword&gt;&lt;keyword&gt;hypervirulent&lt;/keyword&gt;&lt;keyword&gt;meningitis&lt;/keyword&gt;&lt;keyword&gt;newborns&lt;/keyword&gt;&lt;keyword&gt;serotype III-4/ST283&lt;/keyword&gt;&lt;keyword&gt;zoonoses&lt;/keyword&gt;&lt;/keywords&gt;&lt;dates&gt;&lt;year&gt;2016&lt;/year&gt;&lt;pub-dates&gt;&lt;date&gt;Oct&lt;/date&gt;&lt;/pub-dates&gt;&lt;/dates&gt;&lt;isbn&gt;1080-6059 (Electronic)&amp;#xD;1080-6040 (Linking)&lt;/isbn&gt;&lt;accession-num&gt;27648702&lt;/accession-num&gt;&lt;urls&gt;&lt;related-urls&gt;&lt;url&gt;https://www.ncbi.nlm.nih.gov/pubmed/27648702&lt;/url&gt;&lt;/related-urls&gt;&lt;/urls&gt;&lt;custom2&gt;PMC5038432&lt;/custom2&gt;&lt;electronic-resource-num&gt;10.3201/eid2210.151436&lt;/electronic-resource-num&gt;&lt;/record&gt;&lt;/Cite&gt;&lt;/EndNote&gt;</w:instrText>
            </w:r>
            <w:r>
              <w:rPr>
                <w:rFonts w:ascii="Times New Roman" w:hAnsi="Times New Roman"/>
                <w:color w:val="000000"/>
                <w:sz w:val="16"/>
                <w:szCs w:val="16"/>
                <w:lang w:val="en-US"/>
              </w:rPr>
              <w:fldChar w:fldCharType="separate"/>
            </w:r>
            <w:r w:rsidR="00691907">
              <w:rPr>
                <w:rFonts w:ascii="Times New Roman" w:hAnsi="Times New Roman"/>
                <w:noProof/>
                <w:color w:val="000000"/>
                <w:sz w:val="16"/>
                <w:szCs w:val="16"/>
                <w:lang w:val="en-US"/>
              </w:rPr>
              <w:t>[4]</w:t>
            </w:r>
            <w:r>
              <w:rPr>
                <w:rFonts w:ascii="Times New Roman" w:hAnsi="Times New Roman"/>
                <w:color w:val="000000"/>
                <w:sz w:val="16"/>
                <w:szCs w:val="16"/>
                <w:lang w:val="en-US"/>
              </w:rPr>
              <w:fldChar w:fldCharType="end"/>
            </w:r>
          </w:p>
        </w:tc>
        <w:tc>
          <w:tcPr>
            <w:tcW w:w="993" w:type="dxa"/>
          </w:tcPr>
          <w:p w14:paraId="5B972711"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993-2012</w:t>
            </w:r>
          </w:p>
        </w:tc>
        <w:tc>
          <w:tcPr>
            <w:tcW w:w="525" w:type="dxa"/>
          </w:tcPr>
          <w:p w14:paraId="50C29C2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41" w:type="dxa"/>
          </w:tcPr>
          <w:p w14:paraId="54EE64DB" w14:textId="7526D075"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I</w:t>
            </w:r>
          </w:p>
        </w:tc>
        <w:tc>
          <w:tcPr>
            <w:tcW w:w="576" w:type="dxa"/>
          </w:tcPr>
          <w:p w14:paraId="589FFEB9"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37</w:t>
            </w:r>
          </w:p>
        </w:tc>
        <w:tc>
          <w:tcPr>
            <w:tcW w:w="825" w:type="dxa"/>
          </w:tcPr>
          <w:p w14:paraId="0CFBDEE5"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0</w:t>
            </w:r>
            <w:r>
              <w:rPr>
                <w:rFonts w:ascii="Times New Roman" w:hAnsi="Times New Roman"/>
                <w:color w:val="000000"/>
                <w:sz w:val="16"/>
                <w:szCs w:val="16"/>
                <w:lang w:val="en-US"/>
              </w:rPr>
              <w:t xml:space="preserve"> (11)</w:t>
            </w:r>
          </w:p>
        </w:tc>
        <w:tc>
          <w:tcPr>
            <w:tcW w:w="735" w:type="dxa"/>
          </w:tcPr>
          <w:p w14:paraId="35A2A8F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13</w:t>
            </w:r>
          </w:p>
        </w:tc>
        <w:tc>
          <w:tcPr>
            <w:tcW w:w="853" w:type="dxa"/>
          </w:tcPr>
          <w:p w14:paraId="3C3816C5"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5</w:t>
            </w:r>
            <w:r>
              <w:rPr>
                <w:rFonts w:ascii="Times New Roman" w:hAnsi="Times New Roman"/>
                <w:color w:val="000000"/>
                <w:sz w:val="16"/>
                <w:szCs w:val="16"/>
                <w:lang w:val="en-US"/>
              </w:rPr>
              <w:t xml:space="preserve"> (4)</w:t>
            </w:r>
          </w:p>
        </w:tc>
        <w:tc>
          <w:tcPr>
            <w:tcW w:w="851" w:type="dxa"/>
          </w:tcPr>
          <w:p w14:paraId="4ECE48A6"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8" w:type="dxa"/>
          </w:tcPr>
          <w:p w14:paraId="773917D0"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5</w:t>
            </w:r>
          </w:p>
        </w:tc>
        <w:tc>
          <w:tcPr>
            <w:tcW w:w="852" w:type="dxa"/>
          </w:tcPr>
          <w:p w14:paraId="2B42618D" w14:textId="6E8FB418"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64</w:t>
            </w:r>
          </w:p>
        </w:tc>
        <w:tc>
          <w:tcPr>
            <w:tcW w:w="850" w:type="dxa"/>
          </w:tcPr>
          <w:p w14:paraId="64538677" w14:textId="2B34FFB4"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7</w:t>
            </w:r>
            <w:r>
              <w:rPr>
                <w:rFonts w:ascii="Times New Roman" w:hAnsi="Times New Roman"/>
                <w:color w:val="000000"/>
                <w:sz w:val="16"/>
                <w:szCs w:val="16"/>
                <w:lang w:val="en-US"/>
              </w:rPr>
              <w:t xml:space="preserve"> (16)</w:t>
            </w:r>
          </w:p>
        </w:tc>
        <w:tc>
          <w:tcPr>
            <w:tcW w:w="236" w:type="dxa"/>
          </w:tcPr>
          <w:p w14:paraId="182AD288"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735A5F77" w14:textId="4C9F591F"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23</w:t>
            </w:r>
          </w:p>
        </w:tc>
        <w:tc>
          <w:tcPr>
            <w:tcW w:w="567" w:type="dxa"/>
          </w:tcPr>
          <w:p w14:paraId="6D0D491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4·5</w:t>
            </w:r>
          </w:p>
        </w:tc>
        <w:tc>
          <w:tcPr>
            <w:tcW w:w="709" w:type="dxa"/>
          </w:tcPr>
          <w:p w14:paraId="31B926A9"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27·3</w:t>
            </w:r>
          </w:p>
        </w:tc>
        <w:tc>
          <w:tcPr>
            <w:tcW w:w="283" w:type="dxa"/>
          </w:tcPr>
          <w:p w14:paraId="13C07F3C"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536" w:type="dxa"/>
            <w:gridSpan w:val="7"/>
          </w:tcPr>
          <w:p w14:paraId="095AF887" w14:textId="7BFC4120" w:rsidR="005226D9" w:rsidRDefault="005226D9" w:rsidP="005226D9">
            <w:pPr>
              <w:autoSpaceDE w:val="0"/>
              <w:autoSpaceDN w:val="0"/>
              <w:adjustRightInd w:val="0"/>
              <w:jc w:val="center"/>
              <w:rPr>
                <w:rFonts w:ascii="Times New Roman" w:hAnsi="Times New Roman"/>
                <w:color w:val="000000"/>
                <w:sz w:val="16"/>
                <w:szCs w:val="16"/>
                <w:lang w:val="en-US"/>
              </w:rPr>
            </w:pPr>
            <w:r>
              <w:rPr>
                <w:rFonts w:ascii="Times New Roman" w:hAnsi="Times New Roman"/>
                <w:noProof/>
                <w:color w:val="000000"/>
                <w:sz w:val="16"/>
                <w:szCs w:val="16"/>
                <w:lang w:val="en-US"/>
              </w:rPr>
              <mc:AlternateContent>
                <mc:Choice Requires="wps">
                  <w:drawing>
                    <wp:anchor distT="0" distB="0" distL="114300" distR="114300" simplePos="0" relativeHeight="251795456" behindDoc="0" locked="0" layoutInCell="1" allowOverlap="1" wp14:anchorId="64FD35E7" wp14:editId="6109D66D">
                      <wp:simplePos x="0" y="0"/>
                      <wp:positionH relativeFrom="column">
                        <wp:posOffset>47543</wp:posOffset>
                      </wp:positionH>
                      <wp:positionV relativeFrom="paragraph">
                        <wp:posOffset>64801</wp:posOffset>
                      </wp:positionV>
                      <wp:extent cx="597529" cy="0"/>
                      <wp:effectExtent l="0" t="0" r="12700" b="12700"/>
                      <wp:wrapNone/>
                      <wp:docPr id="19" name="Straight Connector 19"/>
                      <wp:cNvGraphicFramePr/>
                      <a:graphic xmlns:a="http://schemas.openxmlformats.org/drawingml/2006/main">
                        <a:graphicData uri="http://schemas.microsoft.com/office/word/2010/wordprocessingShape">
                          <wps:wsp>
                            <wps:cNvCnPr/>
                            <wps:spPr>
                              <a:xfrm>
                                <a:off x="0" y="0"/>
                                <a:ext cx="59752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CFFD3A" id="Straight Connector 19" o:spid="_x0000_s1026" style="position:absolute;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5pt,5.1pt" to="50.8pt,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" strokecolor="#4472c4 [3204]" strokeweight=".5pt">
                      <v:stroke joinstyle="miter"/>
                    </v:line>
                  </w:pict>
                </mc:Fallback>
              </mc:AlternateContent>
            </w:r>
            <w:r>
              <w:rPr>
                <w:rFonts w:ascii="Times New Roman" w:hAnsi="Times New Roman"/>
                <w:noProof/>
                <w:color w:val="000000"/>
                <w:sz w:val="16"/>
                <w:szCs w:val="16"/>
                <w:lang w:val="en-US"/>
              </w:rPr>
              <mc:AlternateContent>
                <mc:Choice Requires="wps">
                  <w:drawing>
                    <wp:anchor distT="0" distB="0" distL="114300" distR="114300" simplePos="0" relativeHeight="251794432" behindDoc="0" locked="0" layoutInCell="1" allowOverlap="1" wp14:anchorId="517408EF" wp14:editId="6B87A3E5">
                      <wp:simplePos x="0" y="0"/>
                      <wp:positionH relativeFrom="column">
                        <wp:posOffset>2048360</wp:posOffset>
                      </wp:positionH>
                      <wp:positionV relativeFrom="paragraph">
                        <wp:posOffset>64801</wp:posOffset>
                      </wp:positionV>
                      <wp:extent cx="560906" cy="0"/>
                      <wp:effectExtent l="0" t="0" r="10795" b="12700"/>
                      <wp:wrapNone/>
                      <wp:docPr id="20" name="Straight Connector 20"/>
                      <wp:cNvGraphicFramePr/>
                      <a:graphic xmlns:a="http://schemas.openxmlformats.org/drawingml/2006/main">
                        <a:graphicData uri="http://schemas.microsoft.com/office/word/2010/wordprocessingShape">
                          <wps:wsp>
                            <wps:cNvCnPr/>
                            <wps:spPr>
                              <a:xfrm>
                                <a:off x="0" y="0"/>
                                <a:ext cx="56090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038AC10" id="Straight Connector 20" o:spid="_x0000_s1026" style="position:absolute;z-index:251794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1.3pt,5.1pt" to="205.45pt,5.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" strokecolor="#4472c4 [3204]" strokeweight=".5pt">
                      <v:stroke joinstyle="miter"/>
                    </v:line>
                  </w:pict>
                </mc:Fallback>
              </mc:AlternateContent>
            </w:r>
            <w:r>
              <w:rPr>
                <w:rFonts w:ascii="Times New Roman" w:hAnsi="Times New Roman"/>
                <w:noProof/>
                <w:color w:val="000000"/>
                <w:sz w:val="16"/>
                <w:szCs w:val="16"/>
                <w:lang w:val="en-US"/>
              </w:rPr>
              <mc:AlternateContent>
                <mc:Choice Requires="wps">
                  <w:drawing>
                    <wp:anchor distT="0" distB="0" distL="114300" distR="114300" simplePos="0" relativeHeight="251796480" behindDoc="0" locked="0" layoutInCell="1" allowOverlap="1" wp14:anchorId="4DA777AF" wp14:editId="2CA75934">
                      <wp:simplePos x="0" y="0"/>
                      <wp:positionH relativeFrom="column">
                        <wp:posOffset>16019</wp:posOffset>
                      </wp:positionH>
                      <wp:positionV relativeFrom="paragraph">
                        <wp:posOffset>64135</wp:posOffset>
                      </wp:positionV>
                      <wp:extent cx="479834" cy="0"/>
                      <wp:effectExtent l="0" t="0" r="15875" b="12700"/>
                      <wp:wrapNone/>
                      <wp:docPr id="21" name="Straight Connector 21"/>
                      <wp:cNvGraphicFramePr/>
                      <a:graphic xmlns:a="http://schemas.openxmlformats.org/drawingml/2006/main">
                        <a:graphicData uri="http://schemas.microsoft.com/office/word/2010/wordprocessingShape">
                          <wps:wsp>
                            <wps:cNvCnPr/>
                            <wps:spPr>
                              <a:xfrm>
                                <a:off x="0" y="0"/>
                                <a:ext cx="47983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762E70" id="Straight Connector 21" o:spid="_x0000_s1026" style="position:absolute;z-index:251796480;visibility:visible;mso-wrap-style:square;mso-wrap-distance-left:9pt;mso-wrap-distance-top:0;mso-wrap-distance-right:9pt;mso-wrap-distance-bottom:0;mso-position-horizontal:absolute;mso-position-horizontal-relative:text;mso-position-vertical:absolute;mso-position-vertical-relative:text" from="1.25pt,5.05pt" to="39.05pt,5.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" strokecolor="#4472c4 [3204]" strokeweight=".5pt">
                      <v:stroke joinstyle="miter"/>
                    </v:line>
                  </w:pict>
                </mc:Fallback>
              </mc:AlternateContent>
            </w:r>
            <w:r w:rsidRPr="003357C7">
              <w:rPr>
                <w:rFonts w:ascii="Times New Roman" w:hAnsi="Times New Roman"/>
                <w:color w:val="000000"/>
                <w:sz w:val="16"/>
                <w:szCs w:val="16"/>
                <w:lang w:val="en-US"/>
              </w:rPr>
              <w:t>Mean age 63yrs</w:t>
            </w:r>
            <w:r>
              <w:rPr>
                <w:rFonts w:ascii="Times New Roman" w:hAnsi="Times New Roman"/>
                <w:color w:val="000000"/>
                <w:sz w:val="16"/>
                <w:szCs w:val="16"/>
                <w:lang w:val="en-US"/>
              </w:rPr>
              <w:t xml:space="preserve"> (</w:t>
            </w:r>
            <w:r w:rsidRPr="003357C7">
              <w:rPr>
                <w:rFonts w:ascii="Times New Roman" w:hAnsi="Times New Roman"/>
                <w:color w:val="000000"/>
                <w:sz w:val="16"/>
                <w:szCs w:val="16"/>
                <w:lang w:val="en-US"/>
              </w:rPr>
              <w:t>range 23-96</w:t>
            </w:r>
            <w:r>
              <w:rPr>
                <w:rFonts w:ascii="Times New Roman" w:hAnsi="Times New Roman"/>
                <w:color w:val="000000"/>
                <w:sz w:val="16"/>
                <w:szCs w:val="16"/>
                <w:lang w:val="en-US"/>
              </w:rPr>
              <w:t>)</w:t>
            </w:r>
          </w:p>
        </w:tc>
        <w:tc>
          <w:tcPr>
            <w:tcW w:w="284" w:type="dxa"/>
          </w:tcPr>
          <w:p w14:paraId="45A6B8F2" w14:textId="4555D862"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6A0B80A7" w14:textId="77777777"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254E4650" w14:textId="5C953441"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6658DCB0" w14:textId="65A3AE5E"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1BE428C3" w14:textId="0423A40B"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21CE94A0" w14:textId="64EB437C"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725B5532" w14:textId="1F80A1D8"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44212F62" w14:textId="24C9F226"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4" w:type="dxa"/>
          </w:tcPr>
          <w:p w14:paraId="5A2CD8F9" w14:textId="06D11F27"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39A6F5B0" w14:textId="552C2BB7" w:rsidR="005226D9" w:rsidRPr="003357C7" w:rsidRDefault="005226D9" w:rsidP="005226D9">
            <w:r w:rsidRPr="003357C7">
              <w:rPr>
                <w:rFonts w:ascii="Times New Roman" w:hAnsi="Times New Roman"/>
                <w:color w:val="000000"/>
                <w:sz w:val="16"/>
                <w:szCs w:val="16"/>
                <w:lang w:val="en-US"/>
              </w:rPr>
              <w:t>50% male</w:t>
            </w:r>
          </w:p>
        </w:tc>
      </w:tr>
      <w:tr w:rsidR="005226D9" w:rsidRPr="003357C7" w14:paraId="69F6E28B" w14:textId="0CFE1A78" w:rsidTr="009E25F0">
        <w:trPr>
          <w:trHeight w:hRule="exact" w:val="666"/>
        </w:trPr>
        <w:tc>
          <w:tcPr>
            <w:tcW w:w="2026" w:type="dxa"/>
          </w:tcPr>
          <w:p w14:paraId="347727DB" w14:textId="3DAAB961"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Thailand</w:t>
            </w:r>
            <w:r>
              <w:rPr>
                <w:rFonts w:ascii="Times New Roman" w:hAnsi="Times New Roman"/>
                <w:color w:val="000000"/>
                <w:sz w:val="16"/>
                <w:szCs w:val="16"/>
                <w:lang w:val="en-US"/>
              </w:rPr>
              <w:t>:</w:t>
            </w:r>
            <w:r>
              <w:t xml:space="preserve"> </w:t>
            </w:r>
            <w:r w:rsidRPr="00391DA9">
              <w:rPr>
                <w:rFonts w:ascii="Times New Roman" w:hAnsi="Times New Roman"/>
                <w:color w:val="000000"/>
                <w:sz w:val="16"/>
                <w:szCs w:val="16"/>
                <w:lang w:val="en-US"/>
              </w:rPr>
              <w:t xml:space="preserve">Nakhon </w:t>
            </w:r>
            <w:proofErr w:type="spellStart"/>
            <w:r w:rsidRPr="00391DA9">
              <w:rPr>
                <w:rFonts w:ascii="Times New Roman" w:hAnsi="Times New Roman"/>
                <w:color w:val="000000"/>
                <w:sz w:val="16"/>
                <w:szCs w:val="16"/>
                <w:lang w:val="en-US"/>
              </w:rPr>
              <w:t>Phanom</w:t>
            </w:r>
            <w:proofErr w:type="spellEnd"/>
            <w:r w:rsidRPr="00391DA9">
              <w:rPr>
                <w:rFonts w:ascii="Times New Roman" w:hAnsi="Times New Roman"/>
                <w:color w:val="000000"/>
                <w:sz w:val="16"/>
                <w:szCs w:val="16"/>
                <w:lang w:val="en-US"/>
              </w:rPr>
              <w:t xml:space="preserve"> and Sa </w:t>
            </w:r>
            <w:proofErr w:type="spellStart"/>
            <w:r w:rsidRPr="00391DA9">
              <w:rPr>
                <w:rFonts w:ascii="Times New Roman" w:hAnsi="Times New Roman"/>
                <w:color w:val="000000"/>
                <w:sz w:val="16"/>
                <w:szCs w:val="16"/>
                <w:lang w:val="en-US"/>
              </w:rPr>
              <w:t>Kaeo</w:t>
            </w:r>
            <w:proofErr w:type="spellEnd"/>
            <w:r w:rsidRPr="00391DA9">
              <w:rPr>
                <w:rFonts w:ascii="Times New Roman" w:hAnsi="Times New Roman"/>
                <w:color w:val="000000"/>
                <w:sz w:val="16"/>
                <w:szCs w:val="16"/>
                <w:lang w:val="en-US"/>
              </w:rPr>
              <w:t xml:space="preserve"> provinces</w:t>
            </w:r>
          </w:p>
        </w:tc>
        <w:tc>
          <w:tcPr>
            <w:tcW w:w="845" w:type="dxa"/>
          </w:tcPr>
          <w:p w14:paraId="5A40BDF8"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ew data</w:t>
            </w:r>
          </w:p>
        </w:tc>
        <w:tc>
          <w:tcPr>
            <w:tcW w:w="993" w:type="dxa"/>
          </w:tcPr>
          <w:p w14:paraId="00C4C2E4"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007-2015</w:t>
            </w:r>
          </w:p>
        </w:tc>
        <w:tc>
          <w:tcPr>
            <w:tcW w:w="525" w:type="dxa"/>
          </w:tcPr>
          <w:p w14:paraId="1775589B"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6</w:t>
            </w:r>
          </w:p>
        </w:tc>
        <w:tc>
          <w:tcPr>
            <w:tcW w:w="741" w:type="dxa"/>
          </w:tcPr>
          <w:p w14:paraId="0BD4F97F" w14:textId="53F6B64F"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B</w:t>
            </w:r>
          </w:p>
        </w:tc>
        <w:tc>
          <w:tcPr>
            <w:tcW w:w="576" w:type="dxa"/>
          </w:tcPr>
          <w:p w14:paraId="04742B2F"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39</w:t>
            </w:r>
          </w:p>
        </w:tc>
        <w:tc>
          <w:tcPr>
            <w:tcW w:w="825" w:type="dxa"/>
          </w:tcPr>
          <w:p w14:paraId="77A96214"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02</w:t>
            </w:r>
            <w:r>
              <w:rPr>
                <w:rFonts w:ascii="Times New Roman" w:hAnsi="Times New Roman"/>
                <w:color w:val="000000"/>
                <w:sz w:val="16"/>
                <w:szCs w:val="16"/>
                <w:lang w:val="en-US"/>
              </w:rPr>
              <w:t xml:space="preserve"> (73)</w:t>
            </w:r>
          </w:p>
        </w:tc>
        <w:tc>
          <w:tcPr>
            <w:tcW w:w="735" w:type="dxa"/>
          </w:tcPr>
          <w:p w14:paraId="3824A41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6</w:t>
            </w:r>
          </w:p>
        </w:tc>
        <w:tc>
          <w:tcPr>
            <w:tcW w:w="853" w:type="dxa"/>
          </w:tcPr>
          <w:p w14:paraId="70B72013"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1" w:type="dxa"/>
          </w:tcPr>
          <w:p w14:paraId="3C567B6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08" w:type="dxa"/>
          </w:tcPr>
          <w:p w14:paraId="49D4246D"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01</w:t>
            </w:r>
          </w:p>
        </w:tc>
        <w:tc>
          <w:tcPr>
            <w:tcW w:w="852" w:type="dxa"/>
          </w:tcPr>
          <w:p w14:paraId="5767C660" w14:textId="19FCE52C"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0" w:type="dxa"/>
          </w:tcPr>
          <w:p w14:paraId="6A863B31" w14:textId="2CA52ACD"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0</w:t>
            </w:r>
            <w:r>
              <w:rPr>
                <w:rFonts w:ascii="Times New Roman" w:hAnsi="Times New Roman"/>
                <w:color w:val="000000"/>
                <w:sz w:val="16"/>
                <w:szCs w:val="16"/>
                <w:lang w:val="en-US"/>
              </w:rPr>
              <w:t xml:space="preserve"> (10)</w:t>
            </w:r>
          </w:p>
        </w:tc>
        <w:tc>
          <w:tcPr>
            <w:tcW w:w="236" w:type="dxa"/>
          </w:tcPr>
          <w:p w14:paraId="23AB9796"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3A99BF96" w14:textId="3DDB5DD5"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10</w:t>
            </w:r>
          </w:p>
        </w:tc>
        <w:tc>
          <w:tcPr>
            <w:tcW w:w="567" w:type="dxa"/>
          </w:tcPr>
          <w:p w14:paraId="3757AFD7"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Pr>
          <w:p w14:paraId="3A01967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3" w:type="dxa"/>
          </w:tcPr>
          <w:p w14:paraId="0DD73411"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4EE0804C" w14:textId="2B15F78F"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567" w:type="dxa"/>
          </w:tcPr>
          <w:p w14:paraId="57054DD9" w14:textId="04C6F05C"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Pr>
          <w:p w14:paraId="612EA266" w14:textId="5EFFB0DE"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w:t>
            </w:r>
          </w:p>
        </w:tc>
        <w:tc>
          <w:tcPr>
            <w:tcW w:w="709" w:type="dxa"/>
          </w:tcPr>
          <w:p w14:paraId="5D0BBC21" w14:textId="12311E60"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9</w:t>
            </w:r>
          </w:p>
        </w:tc>
        <w:tc>
          <w:tcPr>
            <w:tcW w:w="709" w:type="dxa"/>
          </w:tcPr>
          <w:p w14:paraId="2E6FE018" w14:textId="016707AB"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9</w:t>
            </w:r>
          </w:p>
        </w:tc>
        <w:tc>
          <w:tcPr>
            <w:tcW w:w="567" w:type="dxa"/>
          </w:tcPr>
          <w:p w14:paraId="7919E21B" w14:textId="689DE6D6"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0</w:t>
            </w:r>
          </w:p>
        </w:tc>
        <w:tc>
          <w:tcPr>
            <w:tcW w:w="708" w:type="dxa"/>
          </w:tcPr>
          <w:p w14:paraId="63ECE29B" w14:textId="0CAD9708"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284" w:type="dxa"/>
          </w:tcPr>
          <w:p w14:paraId="5646E52D" w14:textId="01FD0D1E"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2601F615" w14:textId="6635BF88"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6</w:t>
            </w:r>
          </w:p>
        </w:tc>
        <w:tc>
          <w:tcPr>
            <w:tcW w:w="567" w:type="dxa"/>
          </w:tcPr>
          <w:p w14:paraId="7EA51B5B" w14:textId="3701B3D3"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Pr>
          <w:p w14:paraId="0BCE7766" w14:textId="575C8350"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7</w:t>
            </w:r>
          </w:p>
        </w:tc>
        <w:tc>
          <w:tcPr>
            <w:tcW w:w="709" w:type="dxa"/>
          </w:tcPr>
          <w:p w14:paraId="47150962" w14:textId="13266FDA"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7</w:t>
            </w:r>
          </w:p>
        </w:tc>
        <w:tc>
          <w:tcPr>
            <w:tcW w:w="709" w:type="dxa"/>
          </w:tcPr>
          <w:p w14:paraId="402D1608" w14:textId="449DC53A"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60</w:t>
            </w:r>
          </w:p>
        </w:tc>
        <w:tc>
          <w:tcPr>
            <w:tcW w:w="567" w:type="dxa"/>
          </w:tcPr>
          <w:p w14:paraId="3D2CBA67" w14:textId="73A42366"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9</w:t>
            </w:r>
          </w:p>
        </w:tc>
        <w:tc>
          <w:tcPr>
            <w:tcW w:w="567" w:type="dxa"/>
          </w:tcPr>
          <w:p w14:paraId="6E6482E2" w14:textId="7AEEFE61"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284" w:type="dxa"/>
          </w:tcPr>
          <w:p w14:paraId="4690F50C" w14:textId="46EC32C5"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0B4A3827" w14:textId="1A95EFF6"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r>
      <w:tr w:rsidR="005226D9" w:rsidRPr="003357C7" w14:paraId="2316C88E" w14:textId="3958D961" w:rsidTr="009E25F0">
        <w:trPr>
          <w:trHeight w:hRule="exact" w:val="284"/>
        </w:trPr>
        <w:tc>
          <w:tcPr>
            <w:tcW w:w="2026" w:type="dxa"/>
          </w:tcPr>
          <w:p w14:paraId="3F5DE3F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Vientiane, Lao PDR</w:t>
            </w:r>
          </w:p>
        </w:tc>
        <w:tc>
          <w:tcPr>
            <w:tcW w:w="845" w:type="dxa"/>
          </w:tcPr>
          <w:p w14:paraId="10000D3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ew data</w:t>
            </w:r>
          </w:p>
        </w:tc>
        <w:tc>
          <w:tcPr>
            <w:tcW w:w="993" w:type="dxa"/>
          </w:tcPr>
          <w:p w14:paraId="6D06F80D"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000-2017</w:t>
            </w:r>
          </w:p>
        </w:tc>
        <w:tc>
          <w:tcPr>
            <w:tcW w:w="525" w:type="dxa"/>
          </w:tcPr>
          <w:p w14:paraId="3F66F01A"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41" w:type="dxa"/>
          </w:tcPr>
          <w:p w14:paraId="6B15E624" w14:textId="06958433"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B, C</w:t>
            </w:r>
          </w:p>
        </w:tc>
        <w:tc>
          <w:tcPr>
            <w:tcW w:w="576" w:type="dxa"/>
          </w:tcPr>
          <w:p w14:paraId="422AE4F8"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8</w:t>
            </w:r>
          </w:p>
        </w:tc>
        <w:tc>
          <w:tcPr>
            <w:tcW w:w="825" w:type="dxa"/>
          </w:tcPr>
          <w:p w14:paraId="029EDB89"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9</w:t>
            </w:r>
            <w:r>
              <w:rPr>
                <w:rFonts w:ascii="Times New Roman" w:hAnsi="Times New Roman"/>
                <w:color w:val="000000"/>
                <w:sz w:val="16"/>
                <w:szCs w:val="16"/>
                <w:lang w:val="en-US"/>
              </w:rPr>
              <w:t xml:space="preserve"> (76)</w:t>
            </w:r>
          </w:p>
        </w:tc>
        <w:tc>
          <w:tcPr>
            <w:tcW w:w="735" w:type="dxa"/>
          </w:tcPr>
          <w:p w14:paraId="2358B74A"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6</w:t>
            </w:r>
          </w:p>
        </w:tc>
        <w:tc>
          <w:tcPr>
            <w:tcW w:w="853" w:type="dxa"/>
          </w:tcPr>
          <w:p w14:paraId="1D7C6548"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3</w:t>
            </w:r>
            <w:r>
              <w:rPr>
                <w:rFonts w:ascii="Times New Roman" w:hAnsi="Times New Roman"/>
                <w:color w:val="000000"/>
                <w:sz w:val="16"/>
                <w:szCs w:val="16"/>
                <w:lang w:val="en-US"/>
              </w:rPr>
              <w:t xml:space="preserve"> (50)</w:t>
            </w:r>
          </w:p>
        </w:tc>
        <w:tc>
          <w:tcPr>
            <w:tcW w:w="851" w:type="dxa"/>
          </w:tcPr>
          <w:p w14:paraId="48464C01"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w:t>
            </w:r>
          </w:p>
        </w:tc>
        <w:tc>
          <w:tcPr>
            <w:tcW w:w="708" w:type="dxa"/>
          </w:tcPr>
          <w:p w14:paraId="360CE936"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3</w:t>
            </w:r>
          </w:p>
        </w:tc>
        <w:tc>
          <w:tcPr>
            <w:tcW w:w="852" w:type="dxa"/>
          </w:tcPr>
          <w:p w14:paraId="76A06005" w14:textId="15F0848E"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34</w:t>
            </w:r>
          </w:p>
        </w:tc>
        <w:tc>
          <w:tcPr>
            <w:tcW w:w="850" w:type="dxa"/>
          </w:tcPr>
          <w:p w14:paraId="285B8440" w14:textId="43322ACA"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8</w:t>
            </w:r>
            <w:r>
              <w:rPr>
                <w:rFonts w:ascii="Times New Roman" w:hAnsi="Times New Roman"/>
                <w:color w:val="000000"/>
                <w:sz w:val="16"/>
                <w:szCs w:val="16"/>
                <w:lang w:val="en-US"/>
              </w:rPr>
              <w:t xml:space="preserve"> (35)</w:t>
            </w:r>
          </w:p>
        </w:tc>
        <w:tc>
          <w:tcPr>
            <w:tcW w:w="236" w:type="dxa"/>
          </w:tcPr>
          <w:p w14:paraId="0BB0432E"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59ED579A" w14:textId="08E31BDB"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01468C4F"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0A81729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3" w:type="dxa"/>
          </w:tcPr>
          <w:p w14:paraId="3F9641A2"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3BCC9346" w14:textId="7A87D370"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w:t>
            </w:r>
          </w:p>
        </w:tc>
        <w:tc>
          <w:tcPr>
            <w:tcW w:w="567" w:type="dxa"/>
          </w:tcPr>
          <w:p w14:paraId="68FC779C" w14:textId="47C75F1B"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Pr>
          <w:p w14:paraId="3C095F16" w14:textId="46986C8B"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7</w:t>
            </w:r>
          </w:p>
        </w:tc>
        <w:tc>
          <w:tcPr>
            <w:tcW w:w="709" w:type="dxa"/>
          </w:tcPr>
          <w:p w14:paraId="13C48F4A" w14:textId="6088F340"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7</w:t>
            </w:r>
          </w:p>
        </w:tc>
        <w:tc>
          <w:tcPr>
            <w:tcW w:w="709" w:type="dxa"/>
          </w:tcPr>
          <w:p w14:paraId="0D6CDE93" w14:textId="00E8C787"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7</w:t>
            </w:r>
          </w:p>
        </w:tc>
        <w:tc>
          <w:tcPr>
            <w:tcW w:w="567" w:type="dxa"/>
          </w:tcPr>
          <w:p w14:paraId="487DA40A" w14:textId="7D3B4162"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w:t>
            </w:r>
          </w:p>
        </w:tc>
        <w:tc>
          <w:tcPr>
            <w:tcW w:w="708" w:type="dxa"/>
          </w:tcPr>
          <w:p w14:paraId="4B10ED0B" w14:textId="65484769"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284" w:type="dxa"/>
          </w:tcPr>
          <w:p w14:paraId="4D9ED884" w14:textId="11BE42AF"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2280A6D2" w14:textId="3DA1D908"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7</w:t>
            </w:r>
          </w:p>
        </w:tc>
        <w:tc>
          <w:tcPr>
            <w:tcW w:w="567" w:type="dxa"/>
          </w:tcPr>
          <w:p w14:paraId="5FF1F865" w14:textId="050FE33F"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Pr>
          <w:p w14:paraId="1AD4C99C" w14:textId="4D8DAB79"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7</w:t>
            </w:r>
          </w:p>
        </w:tc>
        <w:tc>
          <w:tcPr>
            <w:tcW w:w="709" w:type="dxa"/>
          </w:tcPr>
          <w:p w14:paraId="19279085" w14:textId="4EF814A7"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9</w:t>
            </w:r>
          </w:p>
        </w:tc>
        <w:tc>
          <w:tcPr>
            <w:tcW w:w="709" w:type="dxa"/>
          </w:tcPr>
          <w:p w14:paraId="1C5C8B4D" w14:textId="1E3D2063"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0</w:t>
            </w:r>
          </w:p>
        </w:tc>
        <w:tc>
          <w:tcPr>
            <w:tcW w:w="567" w:type="dxa"/>
          </w:tcPr>
          <w:p w14:paraId="779567D2" w14:textId="2A104803"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w:t>
            </w:r>
          </w:p>
        </w:tc>
        <w:tc>
          <w:tcPr>
            <w:tcW w:w="567" w:type="dxa"/>
          </w:tcPr>
          <w:p w14:paraId="4EE03B1E" w14:textId="4DA770F5"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284" w:type="dxa"/>
          </w:tcPr>
          <w:p w14:paraId="51A85920" w14:textId="20FE17B5"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20983455" w14:textId="05237A1A"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66% male</w:t>
            </w:r>
          </w:p>
        </w:tc>
      </w:tr>
      <w:tr w:rsidR="005226D9" w:rsidRPr="003357C7" w14:paraId="407EFA97" w14:textId="0A1C6F68" w:rsidTr="009E25F0">
        <w:trPr>
          <w:trHeight w:hRule="exact" w:val="284"/>
        </w:trPr>
        <w:tc>
          <w:tcPr>
            <w:tcW w:w="2026" w:type="dxa"/>
          </w:tcPr>
          <w:p w14:paraId="3C18B48F" w14:textId="5C066FDC"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Ho Chi Minh</w:t>
            </w:r>
            <w:r w:rsidR="009E25F0">
              <w:rPr>
                <w:rFonts w:ascii="Times New Roman" w:hAnsi="Times New Roman"/>
                <w:color w:val="000000"/>
                <w:sz w:val="16"/>
                <w:szCs w:val="16"/>
                <w:lang w:val="en-US"/>
              </w:rPr>
              <w:t xml:space="preserve"> City</w:t>
            </w:r>
            <w:r w:rsidRPr="003357C7">
              <w:rPr>
                <w:rFonts w:ascii="Times New Roman" w:hAnsi="Times New Roman"/>
                <w:color w:val="000000"/>
                <w:sz w:val="16"/>
                <w:szCs w:val="16"/>
                <w:lang w:val="en-US"/>
              </w:rPr>
              <w:t xml:space="preserve"> Vietnam</w:t>
            </w:r>
          </w:p>
        </w:tc>
        <w:tc>
          <w:tcPr>
            <w:tcW w:w="845" w:type="dxa"/>
          </w:tcPr>
          <w:p w14:paraId="1AD3A04A"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ew data</w:t>
            </w:r>
          </w:p>
        </w:tc>
        <w:tc>
          <w:tcPr>
            <w:tcW w:w="993" w:type="dxa"/>
          </w:tcPr>
          <w:p w14:paraId="43B8F9D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015-2017</w:t>
            </w:r>
          </w:p>
        </w:tc>
        <w:tc>
          <w:tcPr>
            <w:tcW w:w="525" w:type="dxa"/>
          </w:tcPr>
          <w:p w14:paraId="2A56A253"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41" w:type="dxa"/>
          </w:tcPr>
          <w:p w14:paraId="589E1A79" w14:textId="58E4209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B</w:t>
            </w:r>
          </w:p>
        </w:tc>
        <w:tc>
          <w:tcPr>
            <w:tcW w:w="576" w:type="dxa"/>
          </w:tcPr>
          <w:p w14:paraId="446A895F"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3</w:t>
            </w:r>
          </w:p>
        </w:tc>
        <w:tc>
          <w:tcPr>
            <w:tcW w:w="825" w:type="dxa"/>
          </w:tcPr>
          <w:p w14:paraId="4624CD30"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w:t>
            </w:r>
            <w:r>
              <w:rPr>
                <w:rFonts w:ascii="Times New Roman" w:hAnsi="Times New Roman"/>
                <w:color w:val="000000"/>
                <w:sz w:val="16"/>
                <w:szCs w:val="16"/>
                <w:lang w:val="en-US"/>
              </w:rPr>
              <w:t xml:space="preserve"> (31)</w:t>
            </w:r>
          </w:p>
        </w:tc>
        <w:tc>
          <w:tcPr>
            <w:tcW w:w="735" w:type="dxa"/>
          </w:tcPr>
          <w:p w14:paraId="0CE095D0"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3" w:type="dxa"/>
          </w:tcPr>
          <w:p w14:paraId="1EE00B34"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1" w:type="dxa"/>
          </w:tcPr>
          <w:p w14:paraId="141A9E0A"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8" w:type="dxa"/>
          </w:tcPr>
          <w:p w14:paraId="5C3DBA0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4</w:t>
            </w:r>
          </w:p>
        </w:tc>
        <w:tc>
          <w:tcPr>
            <w:tcW w:w="852" w:type="dxa"/>
          </w:tcPr>
          <w:p w14:paraId="23A85987" w14:textId="4719FE92"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0" w:type="dxa"/>
          </w:tcPr>
          <w:p w14:paraId="4715B6D8" w14:textId="01909B74"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r>
              <w:rPr>
                <w:rFonts w:ascii="Times New Roman" w:hAnsi="Times New Roman"/>
                <w:color w:val="000000"/>
                <w:sz w:val="16"/>
                <w:szCs w:val="16"/>
                <w:lang w:val="en-US"/>
              </w:rPr>
              <w:t xml:space="preserve"> (25)</w:t>
            </w:r>
          </w:p>
        </w:tc>
        <w:tc>
          <w:tcPr>
            <w:tcW w:w="236" w:type="dxa"/>
          </w:tcPr>
          <w:p w14:paraId="25251B8B"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27144753" w14:textId="040DEC0B"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5001003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5172E9C5"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3" w:type="dxa"/>
          </w:tcPr>
          <w:p w14:paraId="520F9B5B"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114EFE00" w14:textId="20E8616F"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567" w:type="dxa"/>
          </w:tcPr>
          <w:p w14:paraId="7398189C" w14:textId="0DEEB472"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Pr>
          <w:p w14:paraId="445A4CCF" w14:textId="198D3A14"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09" w:type="dxa"/>
          </w:tcPr>
          <w:p w14:paraId="5103A8AD" w14:textId="59F9E1BD"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09" w:type="dxa"/>
          </w:tcPr>
          <w:p w14:paraId="2D074F8C" w14:textId="6255ECA5"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w:t>
            </w:r>
          </w:p>
        </w:tc>
        <w:tc>
          <w:tcPr>
            <w:tcW w:w="567" w:type="dxa"/>
          </w:tcPr>
          <w:p w14:paraId="19450CA2" w14:textId="15645FBE"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8" w:type="dxa"/>
          </w:tcPr>
          <w:p w14:paraId="5A62A655" w14:textId="46B9C1C8"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284" w:type="dxa"/>
          </w:tcPr>
          <w:p w14:paraId="2FC1B3E6" w14:textId="6362A50C"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7866B4FD" w14:textId="2BA546FD"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567" w:type="dxa"/>
          </w:tcPr>
          <w:p w14:paraId="1FA4761A" w14:textId="7EA12588"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09" w:type="dxa"/>
          </w:tcPr>
          <w:p w14:paraId="769BEA6F" w14:textId="0729D981"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w:t>
            </w:r>
          </w:p>
        </w:tc>
        <w:tc>
          <w:tcPr>
            <w:tcW w:w="709" w:type="dxa"/>
          </w:tcPr>
          <w:p w14:paraId="3254958B" w14:textId="6B89F085"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3</w:t>
            </w:r>
          </w:p>
        </w:tc>
        <w:tc>
          <w:tcPr>
            <w:tcW w:w="709" w:type="dxa"/>
          </w:tcPr>
          <w:p w14:paraId="5B61757F" w14:textId="25DD032C"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6</w:t>
            </w:r>
          </w:p>
        </w:tc>
        <w:tc>
          <w:tcPr>
            <w:tcW w:w="567" w:type="dxa"/>
          </w:tcPr>
          <w:p w14:paraId="1FA69C8E" w14:textId="2ACF7558"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2</w:t>
            </w:r>
          </w:p>
        </w:tc>
        <w:tc>
          <w:tcPr>
            <w:tcW w:w="567" w:type="dxa"/>
          </w:tcPr>
          <w:p w14:paraId="024E8D65" w14:textId="73D579F2"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284" w:type="dxa"/>
          </w:tcPr>
          <w:p w14:paraId="5C1C6215" w14:textId="0B48C8DD"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7FEAAA0A" w14:textId="3D0FE0BB"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3% male</w:t>
            </w:r>
          </w:p>
        </w:tc>
      </w:tr>
      <w:tr w:rsidR="005226D9" w:rsidRPr="003357C7" w14:paraId="39FD2597" w14:textId="688A49DA" w:rsidTr="009E25F0">
        <w:trPr>
          <w:trHeight w:hRule="exact" w:val="284"/>
        </w:trPr>
        <w:tc>
          <w:tcPr>
            <w:tcW w:w="2026" w:type="dxa"/>
          </w:tcPr>
          <w:p w14:paraId="62604C65"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Hanoi, Vietnam</w:t>
            </w:r>
            <w:r>
              <w:rPr>
                <w:rFonts w:ascii="Times New Roman" w:hAnsi="Times New Roman"/>
                <w:color w:val="000000"/>
                <w:sz w:val="16"/>
                <w:szCs w:val="16"/>
                <w:lang w:val="en-US"/>
              </w:rPr>
              <w:t xml:space="preserve"> </w:t>
            </w:r>
          </w:p>
        </w:tc>
        <w:tc>
          <w:tcPr>
            <w:tcW w:w="845" w:type="dxa"/>
          </w:tcPr>
          <w:p w14:paraId="235F9ADB"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ew data</w:t>
            </w:r>
          </w:p>
        </w:tc>
        <w:tc>
          <w:tcPr>
            <w:tcW w:w="993" w:type="dxa"/>
          </w:tcPr>
          <w:p w14:paraId="25C4871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2016-2017</w:t>
            </w:r>
          </w:p>
        </w:tc>
        <w:tc>
          <w:tcPr>
            <w:tcW w:w="525" w:type="dxa"/>
          </w:tcPr>
          <w:p w14:paraId="7F7E8A43"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41" w:type="dxa"/>
          </w:tcPr>
          <w:p w14:paraId="348B2C8B"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HVS</w:t>
            </w:r>
          </w:p>
        </w:tc>
        <w:tc>
          <w:tcPr>
            <w:tcW w:w="576" w:type="dxa"/>
          </w:tcPr>
          <w:p w14:paraId="5A38A23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38</w:t>
            </w:r>
          </w:p>
        </w:tc>
        <w:tc>
          <w:tcPr>
            <w:tcW w:w="825" w:type="dxa"/>
          </w:tcPr>
          <w:p w14:paraId="49B504E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35" w:type="dxa"/>
          </w:tcPr>
          <w:p w14:paraId="40891C35"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853" w:type="dxa"/>
          </w:tcPr>
          <w:p w14:paraId="670BE961"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1" w:type="dxa"/>
          </w:tcPr>
          <w:p w14:paraId="4F051D0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708" w:type="dxa"/>
          </w:tcPr>
          <w:p w14:paraId="1FAE79F7"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2" w:type="dxa"/>
          </w:tcPr>
          <w:p w14:paraId="0E81069D" w14:textId="4B480FB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0" w:type="dxa"/>
          </w:tcPr>
          <w:p w14:paraId="0389BCC5" w14:textId="0C7F663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236" w:type="dxa"/>
          </w:tcPr>
          <w:p w14:paraId="275B3F06"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561B8258" w14:textId="1B9E6A28"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78644D5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3AF73D73"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3" w:type="dxa"/>
          </w:tcPr>
          <w:p w14:paraId="7A5665B1"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3FAAE306" w14:textId="5F4BF39D"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510A63A8" w14:textId="7FCDC5B1"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08982399" w14:textId="14261A94"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61C9F920" w14:textId="14D65C3C"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2A1F908D" w14:textId="7E9D33AC"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39A566F7" w14:textId="6FD4516E"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8" w:type="dxa"/>
          </w:tcPr>
          <w:p w14:paraId="687A78D4" w14:textId="3F44E438"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4" w:type="dxa"/>
          </w:tcPr>
          <w:p w14:paraId="0C78446C" w14:textId="1593F714"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2F472926" w14:textId="5FB435F8"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3772C5F6" w14:textId="1F874B14"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2BADB158" w14:textId="24580BE5"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13219B21" w14:textId="60CD0A8F"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2FCADA37" w14:textId="351AFCE5"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43EA5CDA" w14:textId="6764BB13"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18E47D57" w14:textId="1E69B899"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4" w:type="dxa"/>
          </w:tcPr>
          <w:p w14:paraId="37F4D987" w14:textId="1A931DA2"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1C4012BB" w14:textId="252D42FF"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r>
      <w:tr w:rsidR="005226D9" w:rsidRPr="003357C7" w14:paraId="259402BD" w14:textId="611B3DF0" w:rsidTr="009E25F0">
        <w:trPr>
          <w:trHeight w:hRule="exact" w:val="483"/>
        </w:trPr>
        <w:tc>
          <w:tcPr>
            <w:tcW w:w="2026" w:type="dxa"/>
          </w:tcPr>
          <w:p w14:paraId="3F97F044" w14:textId="77777777" w:rsidR="005226D9" w:rsidRPr="003357C7" w:rsidRDefault="005226D9" w:rsidP="005226D9">
            <w:pPr>
              <w:autoSpaceDE w:val="0"/>
              <w:autoSpaceDN w:val="0"/>
              <w:adjustRightInd w:val="0"/>
              <w:rPr>
                <w:rFonts w:ascii="Times New Roman" w:hAnsi="Times New Roman"/>
                <w:color w:val="000000"/>
                <w:sz w:val="16"/>
                <w:szCs w:val="16"/>
                <w:lang w:val="en-US"/>
              </w:rPr>
            </w:pPr>
            <w:proofErr w:type="spellStart"/>
            <w:r>
              <w:rPr>
                <w:rFonts w:ascii="Times New Roman" w:hAnsi="Times New Roman"/>
                <w:color w:val="000000"/>
                <w:sz w:val="16"/>
                <w:szCs w:val="16"/>
                <w:lang w:val="en-US"/>
              </w:rPr>
              <w:t>Siem</w:t>
            </w:r>
            <w:proofErr w:type="spellEnd"/>
            <w:r>
              <w:rPr>
                <w:rFonts w:ascii="Times New Roman" w:hAnsi="Times New Roman"/>
                <w:color w:val="000000"/>
                <w:sz w:val="16"/>
                <w:szCs w:val="16"/>
                <w:lang w:val="en-US"/>
              </w:rPr>
              <w:t xml:space="preserve"> Reap</w:t>
            </w:r>
            <w:r w:rsidRPr="003357C7">
              <w:rPr>
                <w:rFonts w:ascii="Times New Roman" w:hAnsi="Times New Roman"/>
                <w:color w:val="000000"/>
                <w:sz w:val="16"/>
                <w:szCs w:val="16"/>
                <w:lang w:val="en-US"/>
              </w:rPr>
              <w:t>, Cambodia</w:t>
            </w:r>
          </w:p>
        </w:tc>
        <w:tc>
          <w:tcPr>
            <w:tcW w:w="845" w:type="dxa"/>
          </w:tcPr>
          <w:p w14:paraId="42E9357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ew data</w:t>
            </w:r>
          </w:p>
        </w:tc>
        <w:tc>
          <w:tcPr>
            <w:tcW w:w="993" w:type="dxa"/>
          </w:tcPr>
          <w:p w14:paraId="07B440F7"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2012-2016</w:t>
            </w:r>
          </w:p>
        </w:tc>
        <w:tc>
          <w:tcPr>
            <w:tcW w:w="525" w:type="dxa"/>
          </w:tcPr>
          <w:p w14:paraId="292D0272"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1</w:t>
            </w:r>
          </w:p>
        </w:tc>
        <w:tc>
          <w:tcPr>
            <w:tcW w:w="741" w:type="dxa"/>
          </w:tcPr>
          <w:p w14:paraId="3EC3AA87" w14:textId="56CA3A02"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S</w:t>
            </w:r>
          </w:p>
        </w:tc>
        <w:tc>
          <w:tcPr>
            <w:tcW w:w="576" w:type="dxa"/>
          </w:tcPr>
          <w:p w14:paraId="7371D215"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11</w:t>
            </w:r>
          </w:p>
        </w:tc>
        <w:tc>
          <w:tcPr>
            <w:tcW w:w="825" w:type="dxa"/>
          </w:tcPr>
          <w:p w14:paraId="7095760C"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735" w:type="dxa"/>
          </w:tcPr>
          <w:p w14:paraId="30DEA578"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5</w:t>
            </w:r>
          </w:p>
        </w:tc>
        <w:tc>
          <w:tcPr>
            <w:tcW w:w="853" w:type="dxa"/>
          </w:tcPr>
          <w:p w14:paraId="687EB0DA" w14:textId="77777777" w:rsidR="005226D9" w:rsidRPr="003357C7" w:rsidRDefault="005226D9" w:rsidP="005226D9">
            <w:pPr>
              <w:tabs>
                <w:tab w:val="left" w:pos="180"/>
              </w:tabs>
              <w:autoSpaceDE w:val="0"/>
              <w:autoSpaceDN w:val="0"/>
              <w:adjustRightInd w:val="0"/>
              <w:ind w:left="-49"/>
              <w:rPr>
                <w:rFonts w:ascii="Times New Roman" w:hAnsi="Times New Roman"/>
                <w:color w:val="000000"/>
                <w:sz w:val="16"/>
                <w:szCs w:val="16"/>
                <w:lang w:val="en-US"/>
              </w:rPr>
            </w:pPr>
            <w:r w:rsidRPr="003357C7">
              <w:rPr>
                <w:rFonts w:ascii="Times New Roman" w:hAnsi="Times New Roman"/>
                <w:color w:val="000000"/>
                <w:sz w:val="16"/>
                <w:szCs w:val="16"/>
                <w:lang w:val="en-US"/>
              </w:rPr>
              <w:t>0</w:t>
            </w:r>
          </w:p>
        </w:tc>
        <w:tc>
          <w:tcPr>
            <w:tcW w:w="851" w:type="dxa"/>
          </w:tcPr>
          <w:p w14:paraId="5F53873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708" w:type="dxa"/>
          </w:tcPr>
          <w:p w14:paraId="7750995E"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2" w:type="dxa"/>
          </w:tcPr>
          <w:p w14:paraId="7A46014B" w14:textId="268FAFCE"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850" w:type="dxa"/>
          </w:tcPr>
          <w:p w14:paraId="6A18AE0C" w14:textId="06E780D4" w:rsidR="005226D9" w:rsidRPr="003357C7"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ND</w:t>
            </w:r>
          </w:p>
        </w:tc>
        <w:tc>
          <w:tcPr>
            <w:tcW w:w="236" w:type="dxa"/>
          </w:tcPr>
          <w:p w14:paraId="3BC2AA5F"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473" w:type="dxa"/>
          </w:tcPr>
          <w:p w14:paraId="4FD9E8C9" w14:textId="728D8F62"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567" w:type="dxa"/>
          </w:tcPr>
          <w:p w14:paraId="75C44C78"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709" w:type="dxa"/>
          </w:tcPr>
          <w:p w14:paraId="06B6958D" w14:textId="77777777" w:rsidR="005226D9" w:rsidRPr="003357C7"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ND</w:t>
            </w:r>
          </w:p>
        </w:tc>
        <w:tc>
          <w:tcPr>
            <w:tcW w:w="283" w:type="dxa"/>
          </w:tcPr>
          <w:p w14:paraId="087B398B" w14:textId="77777777"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7A3BEFEC" w14:textId="50F40A8A"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567" w:type="dxa"/>
          </w:tcPr>
          <w:p w14:paraId="479F747C" w14:textId="3D4533F0"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Pr>
          <w:p w14:paraId="6FFFFFCF" w14:textId="22E655EE"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Pr>
          <w:p w14:paraId="3A2FDBC0" w14:textId="797B59D5"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Pr>
          <w:p w14:paraId="4D942698" w14:textId="0C32406F"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567" w:type="dxa"/>
          </w:tcPr>
          <w:p w14:paraId="5A1CAA06" w14:textId="7EDEA621"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8" w:type="dxa"/>
          </w:tcPr>
          <w:p w14:paraId="187134E0" w14:textId="3E984EF4"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284" w:type="dxa"/>
          </w:tcPr>
          <w:p w14:paraId="0EA597DD" w14:textId="3D7A508E" w:rsidR="005226D9" w:rsidRDefault="005226D9" w:rsidP="005226D9">
            <w:pPr>
              <w:autoSpaceDE w:val="0"/>
              <w:autoSpaceDN w:val="0"/>
              <w:adjustRightInd w:val="0"/>
              <w:rPr>
                <w:rFonts w:ascii="Times New Roman" w:hAnsi="Times New Roman"/>
                <w:color w:val="000000"/>
                <w:sz w:val="16"/>
                <w:szCs w:val="16"/>
                <w:lang w:val="en-US"/>
              </w:rPr>
            </w:pPr>
          </w:p>
        </w:tc>
        <w:tc>
          <w:tcPr>
            <w:tcW w:w="567" w:type="dxa"/>
          </w:tcPr>
          <w:p w14:paraId="7151D3FB" w14:textId="58DB8040"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6</w:t>
            </w:r>
          </w:p>
        </w:tc>
        <w:tc>
          <w:tcPr>
            <w:tcW w:w="567" w:type="dxa"/>
          </w:tcPr>
          <w:p w14:paraId="1E26930F" w14:textId="77D3F9B4"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1</w:t>
            </w:r>
          </w:p>
        </w:tc>
        <w:tc>
          <w:tcPr>
            <w:tcW w:w="709" w:type="dxa"/>
          </w:tcPr>
          <w:p w14:paraId="668E3A2C" w14:textId="1A1F6228"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3</w:t>
            </w:r>
          </w:p>
        </w:tc>
        <w:tc>
          <w:tcPr>
            <w:tcW w:w="709" w:type="dxa"/>
          </w:tcPr>
          <w:p w14:paraId="0BE527BB" w14:textId="4105646F"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709" w:type="dxa"/>
          </w:tcPr>
          <w:p w14:paraId="031D8777" w14:textId="06EAD03E"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567" w:type="dxa"/>
          </w:tcPr>
          <w:p w14:paraId="37B429EB" w14:textId="79438CCC"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0</w:t>
            </w:r>
          </w:p>
        </w:tc>
        <w:tc>
          <w:tcPr>
            <w:tcW w:w="567" w:type="dxa"/>
          </w:tcPr>
          <w:p w14:paraId="43520EDF" w14:textId="2F7D69BE" w:rsidR="005226D9" w:rsidRDefault="005226D9" w:rsidP="005226D9">
            <w:pPr>
              <w:autoSpaceDE w:val="0"/>
              <w:autoSpaceDN w:val="0"/>
              <w:adjustRightInd w:val="0"/>
              <w:rPr>
                <w:rFonts w:ascii="Times New Roman" w:hAnsi="Times New Roman"/>
                <w:color w:val="000000"/>
                <w:sz w:val="16"/>
                <w:szCs w:val="16"/>
                <w:lang w:val="en-US"/>
              </w:rPr>
            </w:pPr>
            <w:r>
              <w:rPr>
                <w:rFonts w:ascii="Times New Roman" w:hAnsi="Times New Roman"/>
                <w:color w:val="000000"/>
                <w:sz w:val="16"/>
                <w:szCs w:val="16"/>
                <w:lang w:val="en-US"/>
              </w:rPr>
              <w:t>1</w:t>
            </w:r>
          </w:p>
        </w:tc>
        <w:tc>
          <w:tcPr>
            <w:tcW w:w="284" w:type="dxa"/>
          </w:tcPr>
          <w:p w14:paraId="7A7BAAD0" w14:textId="10A9208A" w:rsidR="005226D9" w:rsidRDefault="005226D9" w:rsidP="005226D9">
            <w:pPr>
              <w:autoSpaceDE w:val="0"/>
              <w:autoSpaceDN w:val="0"/>
              <w:adjustRightInd w:val="0"/>
              <w:rPr>
                <w:rFonts w:ascii="Times New Roman" w:hAnsi="Times New Roman"/>
                <w:color w:val="000000"/>
                <w:sz w:val="16"/>
                <w:szCs w:val="16"/>
                <w:lang w:val="en-US"/>
              </w:rPr>
            </w:pPr>
          </w:p>
        </w:tc>
        <w:tc>
          <w:tcPr>
            <w:tcW w:w="992" w:type="dxa"/>
          </w:tcPr>
          <w:p w14:paraId="6D240E41" w14:textId="546FFB0A" w:rsidR="005226D9" w:rsidRDefault="005226D9" w:rsidP="005226D9">
            <w:pPr>
              <w:autoSpaceDE w:val="0"/>
              <w:autoSpaceDN w:val="0"/>
              <w:adjustRightInd w:val="0"/>
              <w:rPr>
                <w:rFonts w:ascii="Times New Roman" w:hAnsi="Times New Roman"/>
                <w:color w:val="000000"/>
                <w:sz w:val="16"/>
                <w:szCs w:val="16"/>
                <w:lang w:val="en-US"/>
              </w:rPr>
            </w:pPr>
            <w:r w:rsidRPr="003357C7">
              <w:rPr>
                <w:rFonts w:ascii="Times New Roman" w:hAnsi="Times New Roman"/>
                <w:color w:val="000000"/>
                <w:sz w:val="16"/>
                <w:szCs w:val="16"/>
                <w:lang w:val="en-US"/>
              </w:rPr>
              <w:t>50% male</w:t>
            </w:r>
          </w:p>
        </w:tc>
      </w:tr>
    </w:tbl>
    <w:p w14:paraId="7DE363F3" w14:textId="22595695" w:rsidR="00A85982" w:rsidRDefault="00163801" w:rsidP="00CF1746">
      <w:pPr>
        <w:autoSpaceDE w:val="0"/>
        <w:autoSpaceDN w:val="0"/>
        <w:adjustRightInd w:val="0"/>
        <w:rPr>
          <w:rFonts w:ascii="Times New Roman" w:hAnsi="Times New Roman"/>
          <w:color w:val="000000"/>
          <w:sz w:val="20"/>
          <w:szCs w:val="20"/>
          <w:lang w:val="en-US"/>
        </w:rPr>
      </w:pPr>
      <w:r w:rsidRPr="00163801">
        <w:rPr>
          <w:rFonts w:ascii="Times New Roman" w:hAnsi="Times New Roman"/>
          <w:color w:val="000000"/>
          <w:sz w:val="20"/>
          <w:szCs w:val="20"/>
          <w:vertAlign w:val="superscript"/>
          <w:lang w:val="en-US"/>
        </w:rPr>
        <w:t>a</w:t>
      </w:r>
      <w:r w:rsidR="003223D3" w:rsidRPr="00C766DD">
        <w:rPr>
          <w:rFonts w:ascii="Times New Roman" w:hAnsi="Times New Roman"/>
          <w:color w:val="000000"/>
          <w:sz w:val="20"/>
          <w:szCs w:val="20"/>
          <w:lang w:val="en-US"/>
        </w:rPr>
        <w:t xml:space="preserve"> refers to </w:t>
      </w:r>
      <w:r w:rsidR="00EF5919">
        <w:rPr>
          <w:rFonts w:ascii="Times New Roman" w:hAnsi="Times New Roman"/>
          <w:color w:val="000000"/>
          <w:sz w:val="20"/>
          <w:szCs w:val="20"/>
          <w:lang w:val="en-US"/>
        </w:rPr>
        <w:t xml:space="preserve">five </w:t>
      </w:r>
      <w:r w:rsidR="003223D3" w:rsidRPr="00C766DD">
        <w:rPr>
          <w:rFonts w:ascii="Times New Roman" w:hAnsi="Times New Roman"/>
          <w:color w:val="000000"/>
          <w:sz w:val="20"/>
          <w:szCs w:val="20"/>
          <w:lang w:val="en-US"/>
        </w:rPr>
        <w:t>ST283 previously incorrectly designated ST11</w:t>
      </w:r>
      <w:r w:rsidR="008117DC">
        <w:rPr>
          <w:rFonts w:ascii="Times New Roman" w:hAnsi="Times New Roman"/>
          <w:color w:val="000000"/>
          <w:sz w:val="20"/>
          <w:szCs w:val="20"/>
          <w:lang w:val="en-US"/>
        </w:rPr>
        <w:t>, from a report of six GBS meningitis cases</w:t>
      </w:r>
      <w:r w:rsidR="003223D3" w:rsidRPr="00C766DD">
        <w:rPr>
          <w:rFonts w:ascii="Times New Roman" w:hAnsi="Times New Roman"/>
          <w:color w:val="000000"/>
          <w:sz w:val="20"/>
          <w:szCs w:val="20"/>
          <w:lang w:val="en-US"/>
        </w:rPr>
        <w:t xml:space="preserve">. </w:t>
      </w:r>
      <w:r w:rsidRPr="00163801">
        <w:rPr>
          <w:rFonts w:ascii="Times New Roman" w:hAnsi="Times New Roman"/>
          <w:color w:val="000000"/>
          <w:sz w:val="20"/>
          <w:szCs w:val="20"/>
          <w:vertAlign w:val="superscript"/>
          <w:lang w:val="en-US"/>
        </w:rPr>
        <w:t>b</w:t>
      </w:r>
      <w:r>
        <w:rPr>
          <w:rFonts w:ascii="Times New Roman" w:hAnsi="Times New Roman"/>
          <w:color w:val="000000"/>
          <w:sz w:val="20"/>
          <w:szCs w:val="20"/>
          <w:lang w:val="en-US"/>
        </w:rPr>
        <w:t xml:space="preserve"> This report from Singapore includes s</w:t>
      </w:r>
      <w:r w:rsidR="003223D3" w:rsidRPr="00C766DD">
        <w:rPr>
          <w:rFonts w:ascii="Times New Roman" w:hAnsi="Times New Roman"/>
          <w:color w:val="000000"/>
          <w:sz w:val="20"/>
          <w:szCs w:val="20"/>
          <w:lang w:val="en-US"/>
        </w:rPr>
        <w:t>even ST283 fro</w:t>
      </w:r>
      <w:r>
        <w:rPr>
          <w:rFonts w:ascii="Times New Roman" w:hAnsi="Times New Roman"/>
          <w:color w:val="000000"/>
          <w:sz w:val="20"/>
          <w:szCs w:val="20"/>
          <w:lang w:val="en-US"/>
        </w:rPr>
        <w:t xml:space="preserve">m </w:t>
      </w:r>
      <w:r w:rsidR="00261D55">
        <w:rPr>
          <w:rFonts w:ascii="Times New Roman" w:hAnsi="Times New Roman"/>
          <w:color w:val="000000"/>
          <w:sz w:val="20"/>
          <w:szCs w:val="20"/>
          <w:lang w:val="en-US"/>
        </w:rPr>
        <w:t xml:space="preserve">Bangkok, </w:t>
      </w:r>
      <w:r>
        <w:rPr>
          <w:rFonts w:ascii="Times New Roman" w:hAnsi="Times New Roman"/>
          <w:color w:val="000000"/>
          <w:sz w:val="20"/>
          <w:szCs w:val="20"/>
          <w:lang w:val="en-US"/>
        </w:rPr>
        <w:t>Thailand</w:t>
      </w:r>
      <w:r w:rsidR="003223D3" w:rsidRPr="00C766DD">
        <w:rPr>
          <w:rFonts w:ascii="Times New Roman" w:hAnsi="Times New Roman"/>
          <w:color w:val="000000"/>
          <w:sz w:val="20"/>
          <w:szCs w:val="20"/>
          <w:lang w:val="en-US"/>
        </w:rPr>
        <w:t xml:space="preserve">. </w:t>
      </w:r>
      <w:r w:rsidR="00CC5A66">
        <w:rPr>
          <w:rFonts w:ascii="Times New Roman" w:hAnsi="Times New Roman"/>
          <w:color w:val="000000"/>
          <w:sz w:val="20"/>
          <w:szCs w:val="20"/>
          <w:lang w:val="en-US"/>
        </w:rPr>
        <w:t xml:space="preserve">Abbreviations: </w:t>
      </w:r>
      <w:r w:rsidR="003223D3" w:rsidRPr="00C766DD">
        <w:rPr>
          <w:rFonts w:ascii="Times New Roman" w:hAnsi="Times New Roman"/>
          <w:color w:val="000000"/>
          <w:sz w:val="20"/>
          <w:szCs w:val="20"/>
          <w:lang w:val="en-US"/>
        </w:rPr>
        <w:t>ND</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not determined, B</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blood, C</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proofErr w:type="spellStart"/>
      <w:r w:rsidR="003223D3">
        <w:rPr>
          <w:rFonts w:ascii="Times New Roman" w:hAnsi="Times New Roman"/>
          <w:color w:val="000000"/>
          <w:sz w:val="20"/>
          <w:szCs w:val="20"/>
          <w:lang w:val="en-US"/>
        </w:rPr>
        <w:t>c</w:t>
      </w:r>
      <w:r w:rsidR="003223D3" w:rsidRPr="00C766DD">
        <w:rPr>
          <w:rFonts w:ascii="Times New Roman" w:hAnsi="Times New Roman"/>
          <w:color w:val="000000"/>
          <w:sz w:val="20"/>
          <w:szCs w:val="20"/>
          <w:lang w:val="en-US"/>
        </w:rPr>
        <w:t>erebro</w:t>
      </w:r>
      <w:proofErr w:type="spellEnd"/>
      <w:r w:rsidR="003223D3" w:rsidRPr="00C766DD">
        <w:rPr>
          <w:rFonts w:ascii="Times New Roman" w:hAnsi="Times New Roman"/>
          <w:color w:val="000000"/>
          <w:sz w:val="20"/>
          <w:szCs w:val="20"/>
          <w:lang w:val="en-US"/>
        </w:rPr>
        <w:t>-spinal fluid, I</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invasive, S</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superficial, HVS</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 xml:space="preserve">high vaginal swab. </w:t>
      </w:r>
      <w:proofErr w:type="spellStart"/>
      <w:r w:rsidR="003223D3" w:rsidRPr="00C766DD">
        <w:rPr>
          <w:rFonts w:ascii="Times New Roman" w:hAnsi="Times New Roman"/>
          <w:color w:val="000000"/>
          <w:sz w:val="20"/>
          <w:szCs w:val="20"/>
          <w:lang w:val="en-US"/>
        </w:rPr>
        <w:t>Comor</w:t>
      </w:r>
      <w:proofErr w:type="spellEnd"/>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co-morbidities, M</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meningitis, OA</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proofErr w:type="spellStart"/>
      <w:r w:rsidR="003223D3" w:rsidRPr="00C766DD">
        <w:rPr>
          <w:rFonts w:ascii="Times New Roman" w:hAnsi="Times New Roman"/>
          <w:color w:val="000000"/>
          <w:sz w:val="20"/>
          <w:szCs w:val="20"/>
          <w:lang w:val="en-US"/>
        </w:rPr>
        <w:t xml:space="preserve">osteoarticular &amp; </w:t>
      </w:r>
      <w:proofErr w:type="spellEnd"/>
      <w:r w:rsidR="003223D3" w:rsidRPr="00C766DD">
        <w:rPr>
          <w:rFonts w:ascii="Times New Roman" w:hAnsi="Times New Roman"/>
          <w:color w:val="000000"/>
          <w:sz w:val="20"/>
          <w:szCs w:val="20"/>
          <w:lang w:val="en-US"/>
        </w:rPr>
        <w:t xml:space="preserve">septic arthritis, </w:t>
      </w:r>
      <w:r w:rsidR="00EF5919">
        <w:rPr>
          <w:rFonts w:ascii="Times New Roman" w:hAnsi="Times New Roman"/>
          <w:color w:val="000000"/>
          <w:sz w:val="20"/>
          <w:szCs w:val="20"/>
          <w:lang w:val="en-US"/>
        </w:rPr>
        <w:t>I</w:t>
      </w:r>
      <w:r w:rsidR="003223D3" w:rsidRPr="00C766DD">
        <w:rPr>
          <w:rFonts w:ascii="Times New Roman" w:hAnsi="Times New Roman"/>
          <w:color w:val="000000"/>
          <w:sz w:val="20"/>
          <w:szCs w:val="20"/>
          <w:lang w:val="en-US"/>
        </w:rPr>
        <w:t>E</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w:t>
      </w:r>
      <w:r w:rsidR="003223D3">
        <w:rPr>
          <w:rFonts w:ascii="Times New Roman" w:hAnsi="Times New Roman"/>
          <w:color w:val="000000"/>
          <w:sz w:val="20"/>
          <w:szCs w:val="20"/>
          <w:lang w:val="en-US"/>
        </w:rPr>
        <w:t xml:space="preserve"> </w:t>
      </w:r>
      <w:r w:rsidR="003223D3" w:rsidRPr="00C766DD">
        <w:rPr>
          <w:rFonts w:ascii="Times New Roman" w:hAnsi="Times New Roman"/>
          <w:color w:val="000000"/>
          <w:sz w:val="20"/>
          <w:szCs w:val="20"/>
          <w:lang w:val="en-US"/>
        </w:rPr>
        <w:t>infective endocarditis</w:t>
      </w:r>
      <w:r w:rsidR="00D2010B">
        <w:rPr>
          <w:rFonts w:ascii="Times New Roman" w:hAnsi="Times New Roman"/>
          <w:color w:val="000000"/>
          <w:sz w:val="20"/>
          <w:szCs w:val="20"/>
          <w:lang w:val="en-US"/>
        </w:rPr>
        <w:t xml:space="preserve">, </w:t>
      </w:r>
      <w:proofErr w:type="spellStart"/>
      <w:r w:rsidR="00D2010B">
        <w:rPr>
          <w:rFonts w:ascii="Times New Roman" w:hAnsi="Times New Roman"/>
          <w:color w:val="000000"/>
          <w:sz w:val="20"/>
          <w:szCs w:val="20"/>
          <w:lang w:val="en-US"/>
        </w:rPr>
        <w:t>Mor</w:t>
      </w:r>
      <w:proofErr w:type="spellEnd"/>
      <w:r w:rsidR="00D2010B">
        <w:rPr>
          <w:rFonts w:ascii="Times New Roman" w:hAnsi="Times New Roman"/>
          <w:color w:val="000000"/>
          <w:sz w:val="20"/>
          <w:szCs w:val="20"/>
          <w:lang w:val="en-US"/>
        </w:rPr>
        <w:t xml:space="preserve"> = mortality</w:t>
      </w:r>
      <w:r w:rsidR="003223D3" w:rsidRPr="00C766DD">
        <w:rPr>
          <w:rFonts w:ascii="Times New Roman" w:hAnsi="Times New Roman"/>
          <w:color w:val="000000"/>
          <w:sz w:val="20"/>
          <w:szCs w:val="20"/>
          <w:lang w:val="en-US"/>
        </w:rPr>
        <w:t>.</w:t>
      </w:r>
    </w:p>
    <w:p w14:paraId="078DF1CC" w14:textId="77777777" w:rsidR="00691907" w:rsidRDefault="00691907" w:rsidP="00CF1746">
      <w:pPr>
        <w:spacing w:line="240" w:lineRule="auto"/>
        <w:rPr>
          <w:rFonts w:ascii="Times New Roman" w:hAnsi="Times New Roman"/>
          <w:sz w:val="16"/>
          <w:szCs w:val="16"/>
          <w:lang w:eastAsia="en-SG"/>
        </w:rPr>
      </w:pPr>
    </w:p>
    <w:p w14:paraId="04A813C6" w14:textId="77777777" w:rsidR="005E141E" w:rsidRPr="005E141E" w:rsidRDefault="00691907" w:rsidP="005E141E">
      <w:pPr>
        <w:pStyle w:val="EndNoteBibliography"/>
        <w:spacing w:after="0"/>
        <w:rPr>
          <w:noProof/>
        </w:rPr>
      </w:pPr>
      <w:r>
        <w:rPr>
          <w:rFonts w:ascii="Times New Roman" w:hAnsi="Times New Roman"/>
          <w:sz w:val="16"/>
          <w:szCs w:val="16"/>
          <w:lang w:eastAsia="en-SG"/>
        </w:rPr>
        <w:fldChar w:fldCharType="begin"/>
      </w:r>
      <w:r>
        <w:rPr>
          <w:rFonts w:ascii="Times New Roman" w:hAnsi="Times New Roman"/>
          <w:sz w:val="16"/>
          <w:szCs w:val="16"/>
          <w:lang w:eastAsia="en-SG"/>
        </w:rPr>
        <w:instrText xml:space="preserve"> ADDIN EN.REFLIST </w:instrText>
      </w:r>
      <w:r>
        <w:rPr>
          <w:rFonts w:ascii="Times New Roman" w:hAnsi="Times New Roman"/>
          <w:sz w:val="16"/>
          <w:szCs w:val="16"/>
          <w:lang w:eastAsia="en-SG"/>
        </w:rPr>
        <w:fldChar w:fldCharType="separate"/>
      </w:r>
      <w:r w:rsidR="005E141E" w:rsidRPr="005E141E">
        <w:rPr>
          <w:noProof/>
        </w:rPr>
        <w:t>1.</w:t>
      </w:r>
      <w:r w:rsidR="005E141E" w:rsidRPr="005E141E">
        <w:rPr>
          <w:noProof/>
        </w:rPr>
        <w:tab/>
        <w:t>Barkham T, Sheppard A, Jones N, Chen S. Streptococcus agalactiae that caused meningitis in healthy adults in 1998 are ST283, the same type that caused a foodborne outbreak of invasive sepsis in 2015: an observational molecular epidemiology study. Clin Microbiol Infect. 2018. Epub 2018/04/16. doi: 10.1016/j.cmi.2018.04.006. PubMed PMID: 29655956.</w:t>
      </w:r>
    </w:p>
    <w:p w14:paraId="73BE9C95" w14:textId="77777777" w:rsidR="005E141E" w:rsidRPr="005E141E" w:rsidRDefault="005E141E" w:rsidP="005E141E">
      <w:pPr>
        <w:pStyle w:val="EndNoteBibliography"/>
        <w:spacing w:after="0"/>
        <w:rPr>
          <w:noProof/>
        </w:rPr>
      </w:pPr>
      <w:r w:rsidRPr="005E141E">
        <w:rPr>
          <w:noProof/>
        </w:rPr>
        <w:lastRenderedPageBreak/>
        <w:t>2.</w:t>
      </w:r>
      <w:r w:rsidRPr="005E141E">
        <w:rPr>
          <w:noProof/>
        </w:rPr>
        <w:tab/>
        <w:t>Wilder-Smith E, Chow KM, Kay R, Ip M, Tee N. Group B streptococcal meningitis in adults: recent increase in Southeast Asia. Aust N Z J Med. 2000;30(4):462-5. Epub 2000/09/14. PubMed PMID: 10985511.</w:t>
      </w:r>
    </w:p>
    <w:p w14:paraId="0D4F03F3" w14:textId="77777777" w:rsidR="005E141E" w:rsidRPr="005E141E" w:rsidRDefault="005E141E" w:rsidP="005E141E">
      <w:pPr>
        <w:pStyle w:val="EndNoteBibliography"/>
        <w:spacing w:after="0"/>
        <w:rPr>
          <w:noProof/>
        </w:rPr>
      </w:pPr>
      <w:r w:rsidRPr="005E141E">
        <w:rPr>
          <w:noProof/>
        </w:rPr>
        <w:t>3.</w:t>
      </w:r>
      <w:r w:rsidRPr="005E141E">
        <w:rPr>
          <w:noProof/>
        </w:rPr>
        <w:tab/>
        <w:t>Kalimuddin S, Chen SL, Lim CTK, Koh TH, Tan TY, Kam M, et al. 2015 Epidemic of Severe Streptococcus agalactiae Sequence Type 283 Infections in Singapore Associated With the Consumption of Raw Freshwater Fish: A Detailed Analysis of Clinical, Epidemiological, and Bacterial Sequencing Data. Clin Infect Dis. 2017;64(suppl_2):S145-S52. Epub 2017/05/06. doi: 10.1093/cid/cix021. PubMed PMID: 28475781.</w:t>
      </w:r>
    </w:p>
    <w:p w14:paraId="3D28A083" w14:textId="77777777" w:rsidR="005E141E" w:rsidRPr="005E141E" w:rsidRDefault="005E141E" w:rsidP="005E141E">
      <w:pPr>
        <w:pStyle w:val="EndNoteBibliography"/>
        <w:rPr>
          <w:noProof/>
        </w:rPr>
      </w:pPr>
      <w:r w:rsidRPr="005E141E">
        <w:rPr>
          <w:noProof/>
        </w:rPr>
        <w:t>4.</w:t>
      </w:r>
      <w:r w:rsidRPr="005E141E">
        <w:rPr>
          <w:noProof/>
        </w:rPr>
        <w:tab/>
        <w:t>Ip M, Ang I, Fung K, Liyanapathirana V, Luo MJ, Lai R. Hypervirulent Clone of Group B Streptococcus Serotype III Sequence Type 283, Hong Kong, 1993-2012. Emerg Infect Dis. 2016;22(10):1800-3. Epub 2016/09/21. doi: 10.3201/eid2210.151436. PubMed PMID: 27648702; PubMed Central PMCID: PMCPMC5038432.</w:t>
      </w:r>
    </w:p>
    <w:p w14:paraId="1D2E1365" w14:textId="4964DABF" w:rsidR="00B21EE4" w:rsidRPr="004921F6" w:rsidRDefault="00691907" w:rsidP="00CF1746">
      <w:pPr>
        <w:spacing w:line="240" w:lineRule="auto"/>
        <w:rPr>
          <w:rFonts w:ascii="Times New Roman" w:hAnsi="Times New Roman"/>
          <w:sz w:val="16"/>
          <w:szCs w:val="16"/>
          <w:lang w:eastAsia="en-SG"/>
        </w:rPr>
      </w:pPr>
      <w:r>
        <w:rPr>
          <w:rFonts w:ascii="Times New Roman" w:hAnsi="Times New Roman"/>
          <w:sz w:val="16"/>
          <w:szCs w:val="16"/>
          <w:lang w:eastAsia="en-SG"/>
        </w:rPr>
        <w:fldChar w:fldCharType="end"/>
      </w:r>
    </w:p>
    <w:sectPr w:rsidR="00B21EE4" w:rsidRPr="004921F6" w:rsidSect="000F4D19">
      <w:footerReference w:type="default" r:id="rId8"/>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DC048" w14:textId="77777777" w:rsidR="00141C33" w:rsidRDefault="00141C33" w:rsidP="001071D0">
      <w:r>
        <w:separator/>
      </w:r>
    </w:p>
  </w:endnote>
  <w:endnote w:type="continuationSeparator" w:id="0">
    <w:p w14:paraId="5B219AD6" w14:textId="77777777" w:rsidR="00141C33" w:rsidRDefault="00141C33" w:rsidP="001071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Shaker 2 Lancet Regular">
    <w:altName w:val="Calibri"/>
    <w:panose1 w:val="020B0604020202020204"/>
    <w:charset w:val="00"/>
    <w:family w:val="swiss"/>
    <w:notTrueType/>
    <w:pitch w:val="default"/>
    <w:sig w:usb0="00000003" w:usb1="00000000" w:usb2="00000000" w:usb3="00000000" w:csb0="00000001" w:csb1="00000000"/>
  </w:font>
  <w:font w:name="MetaPro-Book">
    <w:altName w:val="Cambria"/>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25FF7" w14:textId="4B948D45" w:rsidR="00930331" w:rsidRDefault="00930331">
    <w:pPr>
      <w:pStyle w:val="Footer"/>
      <w:jc w:val="right"/>
    </w:pPr>
    <w:r>
      <w:fldChar w:fldCharType="begin"/>
    </w:r>
    <w:r>
      <w:instrText xml:space="preserve"> PAGE   \* MERGEFORMAT </w:instrText>
    </w:r>
    <w:r>
      <w:fldChar w:fldCharType="separate"/>
    </w:r>
    <w:r>
      <w:rPr>
        <w:noProof/>
      </w:rPr>
      <w:t>13</w:t>
    </w:r>
    <w:r>
      <w:rPr>
        <w:noProof/>
      </w:rPr>
      <w:fldChar w:fldCharType="end"/>
    </w:r>
  </w:p>
  <w:p w14:paraId="41E85EC5" w14:textId="77777777" w:rsidR="00930331" w:rsidRDefault="009303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27C449" w14:textId="77777777" w:rsidR="00141C33" w:rsidRDefault="00141C33" w:rsidP="001071D0">
      <w:r>
        <w:separator/>
      </w:r>
    </w:p>
  </w:footnote>
  <w:footnote w:type="continuationSeparator" w:id="0">
    <w:p w14:paraId="095DA6FE" w14:textId="77777777" w:rsidR="00141C33" w:rsidRDefault="00141C33" w:rsidP="001071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B12CB"/>
    <w:multiLevelType w:val="hybridMultilevel"/>
    <w:tmpl w:val="8CA2917E"/>
    <w:lvl w:ilvl="0" w:tplc="C88AF7E4">
      <w:start w:val="401"/>
      <w:numFmt w:val="bullet"/>
      <w:lvlText w:val="-"/>
      <w:lvlJc w:val="left"/>
      <w:pPr>
        <w:ind w:left="450" w:hanging="360"/>
      </w:pPr>
      <w:rPr>
        <w:rFonts w:ascii="Times New Roman" w:eastAsia="Times New Roman" w:hAnsi="Times New Roman" w:cs="Times New Roman" w:hint="default"/>
      </w:rPr>
    </w:lvl>
    <w:lvl w:ilvl="1" w:tplc="48090003" w:tentative="1">
      <w:start w:val="1"/>
      <w:numFmt w:val="bullet"/>
      <w:lvlText w:val="o"/>
      <w:lvlJc w:val="left"/>
      <w:pPr>
        <w:ind w:left="1170" w:hanging="360"/>
      </w:pPr>
      <w:rPr>
        <w:rFonts w:ascii="Courier New" w:hAnsi="Courier New" w:cs="Courier New" w:hint="default"/>
      </w:rPr>
    </w:lvl>
    <w:lvl w:ilvl="2" w:tplc="48090005" w:tentative="1">
      <w:start w:val="1"/>
      <w:numFmt w:val="bullet"/>
      <w:lvlText w:val=""/>
      <w:lvlJc w:val="left"/>
      <w:pPr>
        <w:ind w:left="1890" w:hanging="360"/>
      </w:pPr>
      <w:rPr>
        <w:rFonts w:ascii="Wingdings" w:hAnsi="Wingdings" w:hint="default"/>
      </w:rPr>
    </w:lvl>
    <w:lvl w:ilvl="3" w:tplc="48090001" w:tentative="1">
      <w:start w:val="1"/>
      <w:numFmt w:val="bullet"/>
      <w:lvlText w:val=""/>
      <w:lvlJc w:val="left"/>
      <w:pPr>
        <w:ind w:left="2610" w:hanging="360"/>
      </w:pPr>
      <w:rPr>
        <w:rFonts w:ascii="Symbol" w:hAnsi="Symbol" w:hint="default"/>
      </w:rPr>
    </w:lvl>
    <w:lvl w:ilvl="4" w:tplc="48090003" w:tentative="1">
      <w:start w:val="1"/>
      <w:numFmt w:val="bullet"/>
      <w:lvlText w:val="o"/>
      <w:lvlJc w:val="left"/>
      <w:pPr>
        <w:ind w:left="3330" w:hanging="360"/>
      </w:pPr>
      <w:rPr>
        <w:rFonts w:ascii="Courier New" w:hAnsi="Courier New" w:cs="Courier New" w:hint="default"/>
      </w:rPr>
    </w:lvl>
    <w:lvl w:ilvl="5" w:tplc="48090005" w:tentative="1">
      <w:start w:val="1"/>
      <w:numFmt w:val="bullet"/>
      <w:lvlText w:val=""/>
      <w:lvlJc w:val="left"/>
      <w:pPr>
        <w:ind w:left="4050" w:hanging="360"/>
      </w:pPr>
      <w:rPr>
        <w:rFonts w:ascii="Wingdings" w:hAnsi="Wingdings" w:hint="default"/>
      </w:rPr>
    </w:lvl>
    <w:lvl w:ilvl="6" w:tplc="48090001" w:tentative="1">
      <w:start w:val="1"/>
      <w:numFmt w:val="bullet"/>
      <w:lvlText w:val=""/>
      <w:lvlJc w:val="left"/>
      <w:pPr>
        <w:ind w:left="4770" w:hanging="360"/>
      </w:pPr>
      <w:rPr>
        <w:rFonts w:ascii="Symbol" w:hAnsi="Symbol" w:hint="default"/>
      </w:rPr>
    </w:lvl>
    <w:lvl w:ilvl="7" w:tplc="48090003" w:tentative="1">
      <w:start w:val="1"/>
      <w:numFmt w:val="bullet"/>
      <w:lvlText w:val="o"/>
      <w:lvlJc w:val="left"/>
      <w:pPr>
        <w:ind w:left="5490" w:hanging="360"/>
      </w:pPr>
      <w:rPr>
        <w:rFonts w:ascii="Courier New" w:hAnsi="Courier New" w:cs="Courier New" w:hint="default"/>
      </w:rPr>
    </w:lvl>
    <w:lvl w:ilvl="8" w:tplc="48090005" w:tentative="1">
      <w:start w:val="1"/>
      <w:numFmt w:val="bullet"/>
      <w:lvlText w:val=""/>
      <w:lvlJc w:val="left"/>
      <w:pPr>
        <w:ind w:left="6210" w:hanging="360"/>
      </w:pPr>
      <w:rPr>
        <w:rFonts w:ascii="Wingdings" w:hAnsi="Wingdings" w:hint="default"/>
      </w:rPr>
    </w:lvl>
  </w:abstractNum>
  <w:abstractNum w:abstractNumId="1" w15:restartNumberingAfterBreak="0">
    <w:nsid w:val="22427D4A"/>
    <w:multiLevelType w:val="hybridMultilevel"/>
    <w:tmpl w:val="E23EEBC0"/>
    <w:lvl w:ilvl="0" w:tplc="1BD63998">
      <w:start w:val="401"/>
      <w:numFmt w:val="bullet"/>
      <w:lvlText w:val="-"/>
      <w:lvlJc w:val="left"/>
      <w:pPr>
        <w:ind w:left="540" w:hanging="360"/>
      </w:pPr>
      <w:rPr>
        <w:rFonts w:ascii="Times New Roman" w:eastAsia="Times New Roman" w:hAnsi="Times New Roman" w:cs="Times New Roman" w:hint="default"/>
      </w:rPr>
    </w:lvl>
    <w:lvl w:ilvl="1" w:tplc="48090003" w:tentative="1">
      <w:start w:val="1"/>
      <w:numFmt w:val="bullet"/>
      <w:lvlText w:val="o"/>
      <w:lvlJc w:val="left"/>
      <w:pPr>
        <w:ind w:left="1260" w:hanging="360"/>
      </w:pPr>
      <w:rPr>
        <w:rFonts w:ascii="Courier New" w:hAnsi="Courier New" w:cs="Courier New" w:hint="default"/>
      </w:rPr>
    </w:lvl>
    <w:lvl w:ilvl="2" w:tplc="48090005" w:tentative="1">
      <w:start w:val="1"/>
      <w:numFmt w:val="bullet"/>
      <w:lvlText w:val=""/>
      <w:lvlJc w:val="left"/>
      <w:pPr>
        <w:ind w:left="1980" w:hanging="360"/>
      </w:pPr>
      <w:rPr>
        <w:rFonts w:ascii="Wingdings" w:hAnsi="Wingdings" w:hint="default"/>
      </w:rPr>
    </w:lvl>
    <w:lvl w:ilvl="3" w:tplc="48090001" w:tentative="1">
      <w:start w:val="1"/>
      <w:numFmt w:val="bullet"/>
      <w:lvlText w:val=""/>
      <w:lvlJc w:val="left"/>
      <w:pPr>
        <w:ind w:left="2700" w:hanging="360"/>
      </w:pPr>
      <w:rPr>
        <w:rFonts w:ascii="Symbol" w:hAnsi="Symbol" w:hint="default"/>
      </w:rPr>
    </w:lvl>
    <w:lvl w:ilvl="4" w:tplc="48090003" w:tentative="1">
      <w:start w:val="1"/>
      <w:numFmt w:val="bullet"/>
      <w:lvlText w:val="o"/>
      <w:lvlJc w:val="left"/>
      <w:pPr>
        <w:ind w:left="3420" w:hanging="360"/>
      </w:pPr>
      <w:rPr>
        <w:rFonts w:ascii="Courier New" w:hAnsi="Courier New" w:cs="Courier New" w:hint="default"/>
      </w:rPr>
    </w:lvl>
    <w:lvl w:ilvl="5" w:tplc="48090005" w:tentative="1">
      <w:start w:val="1"/>
      <w:numFmt w:val="bullet"/>
      <w:lvlText w:val=""/>
      <w:lvlJc w:val="left"/>
      <w:pPr>
        <w:ind w:left="4140" w:hanging="360"/>
      </w:pPr>
      <w:rPr>
        <w:rFonts w:ascii="Wingdings" w:hAnsi="Wingdings" w:hint="default"/>
      </w:rPr>
    </w:lvl>
    <w:lvl w:ilvl="6" w:tplc="48090001" w:tentative="1">
      <w:start w:val="1"/>
      <w:numFmt w:val="bullet"/>
      <w:lvlText w:val=""/>
      <w:lvlJc w:val="left"/>
      <w:pPr>
        <w:ind w:left="4860" w:hanging="360"/>
      </w:pPr>
      <w:rPr>
        <w:rFonts w:ascii="Symbol" w:hAnsi="Symbol" w:hint="default"/>
      </w:rPr>
    </w:lvl>
    <w:lvl w:ilvl="7" w:tplc="48090003" w:tentative="1">
      <w:start w:val="1"/>
      <w:numFmt w:val="bullet"/>
      <w:lvlText w:val="o"/>
      <w:lvlJc w:val="left"/>
      <w:pPr>
        <w:ind w:left="5580" w:hanging="360"/>
      </w:pPr>
      <w:rPr>
        <w:rFonts w:ascii="Courier New" w:hAnsi="Courier New" w:cs="Courier New" w:hint="default"/>
      </w:rPr>
    </w:lvl>
    <w:lvl w:ilvl="8" w:tplc="48090005" w:tentative="1">
      <w:start w:val="1"/>
      <w:numFmt w:val="bullet"/>
      <w:lvlText w:val=""/>
      <w:lvlJc w:val="left"/>
      <w:pPr>
        <w:ind w:left="6300" w:hanging="360"/>
      </w:pPr>
      <w:rPr>
        <w:rFonts w:ascii="Wingdings" w:hAnsi="Wingdings" w:hint="default"/>
      </w:rPr>
    </w:lvl>
  </w:abstractNum>
  <w:abstractNum w:abstractNumId="2" w15:restartNumberingAfterBreak="0">
    <w:nsid w:val="24DD66A7"/>
    <w:multiLevelType w:val="hybridMultilevel"/>
    <w:tmpl w:val="70447CEA"/>
    <w:lvl w:ilvl="0" w:tplc="217CE254">
      <w:start w:val="1"/>
      <w:numFmt w:val="decimal"/>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95607F6"/>
    <w:multiLevelType w:val="hybridMultilevel"/>
    <w:tmpl w:val="0B421DB2"/>
    <w:lvl w:ilvl="0" w:tplc="15E2E372">
      <w:start w:val="401"/>
      <w:numFmt w:val="bullet"/>
      <w:lvlText w:val="-"/>
      <w:lvlJc w:val="left"/>
      <w:pPr>
        <w:ind w:left="405" w:hanging="360"/>
      </w:pPr>
      <w:rPr>
        <w:rFonts w:ascii="Times New Roman" w:eastAsia="Times New Roman" w:hAnsi="Times New Roman" w:cs="Times New Roman"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abstractNum w:abstractNumId="4" w15:restartNumberingAfterBreak="0">
    <w:nsid w:val="416D2BAC"/>
    <w:multiLevelType w:val="hybridMultilevel"/>
    <w:tmpl w:val="1F6CDB18"/>
    <w:lvl w:ilvl="0" w:tplc="B3E4BD6A">
      <w:start w:val="1"/>
      <w:numFmt w:val="decimal"/>
      <w:lvlText w:val="%1"/>
      <w:lvlJc w:val="left"/>
      <w:pPr>
        <w:ind w:left="1080" w:hanging="720"/>
      </w:pPr>
      <w:rPr>
        <w:rFonts w:ascii="Calibri" w:hAnsi="Calibri" w:cs="Times New Roman" w:hint="default"/>
        <w:sz w:val="24"/>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5" w15:restartNumberingAfterBreak="0">
    <w:nsid w:val="42AA3C6E"/>
    <w:multiLevelType w:val="hybridMultilevel"/>
    <w:tmpl w:val="5E149512"/>
    <w:lvl w:ilvl="0" w:tplc="310CEF50">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6" w15:restartNumberingAfterBreak="0">
    <w:nsid w:val="449555D3"/>
    <w:multiLevelType w:val="hybridMultilevel"/>
    <w:tmpl w:val="F00E0034"/>
    <w:lvl w:ilvl="0" w:tplc="305C8822">
      <w:start w:val="401"/>
      <w:numFmt w:val="bullet"/>
      <w:lvlText w:val="-"/>
      <w:lvlJc w:val="left"/>
      <w:pPr>
        <w:ind w:left="405" w:hanging="360"/>
      </w:pPr>
      <w:rPr>
        <w:rFonts w:ascii="Times New Roman" w:eastAsia="Times New Roman" w:hAnsi="Times New Roman" w:cs="Times New Roman"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abstractNum w:abstractNumId="7" w15:restartNumberingAfterBreak="0">
    <w:nsid w:val="4E167123"/>
    <w:multiLevelType w:val="hybridMultilevel"/>
    <w:tmpl w:val="D5FCB8C8"/>
    <w:lvl w:ilvl="0" w:tplc="A2B45316">
      <w:start w:val="1"/>
      <w:numFmt w:val="decimal"/>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54A162FE"/>
    <w:multiLevelType w:val="hybridMultilevel"/>
    <w:tmpl w:val="E61C84C0"/>
    <w:lvl w:ilvl="0" w:tplc="70606E40">
      <w:start w:val="401"/>
      <w:numFmt w:val="bullet"/>
      <w:lvlText w:val="-"/>
      <w:lvlJc w:val="left"/>
      <w:pPr>
        <w:ind w:left="720" w:hanging="360"/>
      </w:pPr>
      <w:rPr>
        <w:rFonts w:ascii="Times New Roman" w:eastAsia="Times New Roma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63807E15"/>
    <w:multiLevelType w:val="hybridMultilevel"/>
    <w:tmpl w:val="98AC816E"/>
    <w:lvl w:ilvl="0" w:tplc="CA22F076">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0" w15:restartNumberingAfterBreak="0">
    <w:nsid w:val="64EE5767"/>
    <w:multiLevelType w:val="hybridMultilevel"/>
    <w:tmpl w:val="A7C6E2EA"/>
    <w:lvl w:ilvl="0" w:tplc="5D82B2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406440"/>
    <w:multiLevelType w:val="hybridMultilevel"/>
    <w:tmpl w:val="5E7AF92A"/>
    <w:lvl w:ilvl="0" w:tplc="6D0E28AA">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2" w15:restartNumberingAfterBreak="0">
    <w:nsid w:val="795B74E8"/>
    <w:multiLevelType w:val="hybridMultilevel"/>
    <w:tmpl w:val="48CAFC88"/>
    <w:lvl w:ilvl="0" w:tplc="31723A3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A13C50"/>
    <w:multiLevelType w:val="hybridMultilevel"/>
    <w:tmpl w:val="98AC816E"/>
    <w:lvl w:ilvl="0" w:tplc="CA22F076">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4" w15:restartNumberingAfterBreak="0">
    <w:nsid w:val="7BED7D38"/>
    <w:multiLevelType w:val="multilevel"/>
    <w:tmpl w:val="653C2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FF749F"/>
    <w:multiLevelType w:val="hybridMultilevel"/>
    <w:tmpl w:val="98AC816E"/>
    <w:lvl w:ilvl="0" w:tplc="CA22F076">
      <w:start w:val="1"/>
      <w:numFmt w:val="decimal"/>
      <w:lvlText w:val="%1"/>
      <w:lvlJc w:val="left"/>
      <w:pPr>
        <w:ind w:left="1080" w:hanging="720"/>
      </w:pPr>
      <w:rPr>
        <w:rFonts w:cs="Times New Roman" w:hint="default"/>
      </w:rPr>
    </w:lvl>
    <w:lvl w:ilvl="1" w:tplc="48090019" w:tentative="1">
      <w:start w:val="1"/>
      <w:numFmt w:val="lowerLetter"/>
      <w:lvlText w:val="%2."/>
      <w:lvlJc w:val="left"/>
      <w:pPr>
        <w:ind w:left="1440" w:hanging="360"/>
      </w:pPr>
      <w:rPr>
        <w:rFonts w:cs="Times New Roman"/>
      </w:rPr>
    </w:lvl>
    <w:lvl w:ilvl="2" w:tplc="4809001B" w:tentative="1">
      <w:start w:val="1"/>
      <w:numFmt w:val="lowerRoman"/>
      <w:lvlText w:val="%3."/>
      <w:lvlJc w:val="right"/>
      <w:pPr>
        <w:ind w:left="2160" w:hanging="180"/>
      </w:pPr>
      <w:rPr>
        <w:rFonts w:cs="Times New Roman"/>
      </w:rPr>
    </w:lvl>
    <w:lvl w:ilvl="3" w:tplc="4809000F" w:tentative="1">
      <w:start w:val="1"/>
      <w:numFmt w:val="decimal"/>
      <w:lvlText w:val="%4."/>
      <w:lvlJc w:val="left"/>
      <w:pPr>
        <w:ind w:left="2880" w:hanging="360"/>
      </w:pPr>
      <w:rPr>
        <w:rFonts w:cs="Times New Roman"/>
      </w:rPr>
    </w:lvl>
    <w:lvl w:ilvl="4" w:tplc="48090019" w:tentative="1">
      <w:start w:val="1"/>
      <w:numFmt w:val="lowerLetter"/>
      <w:lvlText w:val="%5."/>
      <w:lvlJc w:val="left"/>
      <w:pPr>
        <w:ind w:left="3600" w:hanging="360"/>
      </w:pPr>
      <w:rPr>
        <w:rFonts w:cs="Times New Roman"/>
      </w:rPr>
    </w:lvl>
    <w:lvl w:ilvl="5" w:tplc="4809001B" w:tentative="1">
      <w:start w:val="1"/>
      <w:numFmt w:val="lowerRoman"/>
      <w:lvlText w:val="%6."/>
      <w:lvlJc w:val="right"/>
      <w:pPr>
        <w:ind w:left="4320" w:hanging="180"/>
      </w:pPr>
      <w:rPr>
        <w:rFonts w:cs="Times New Roman"/>
      </w:rPr>
    </w:lvl>
    <w:lvl w:ilvl="6" w:tplc="4809000F" w:tentative="1">
      <w:start w:val="1"/>
      <w:numFmt w:val="decimal"/>
      <w:lvlText w:val="%7."/>
      <w:lvlJc w:val="left"/>
      <w:pPr>
        <w:ind w:left="5040" w:hanging="360"/>
      </w:pPr>
      <w:rPr>
        <w:rFonts w:cs="Times New Roman"/>
      </w:rPr>
    </w:lvl>
    <w:lvl w:ilvl="7" w:tplc="48090019" w:tentative="1">
      <w:start w:val="1"/>
      <w:numFmt w:val="lowerLetter"/>
      <w:lvlText w:val="%8."/>
      <w:lvlJc w:val="left"/>
      <w:pPr>
        <w:ind w:left="5760" w:hanging="360"/>
      </w:pPr>
      <w:rPr>
        <w:rFonts w:cs="Times New Roman"/>
      </w:rPr>
    </w:lvl>
    <w:lvl w:ilvl="8" w:tplc="4809001B" w:tentative="1">
      <w:start w:val="1"/>
      <w:numFmt w:val="lowerRoman"/>
      <w:lvlText w:val="%9."/>
      <w:lvlJc w:val="right"/>
      <w:pPr>
        <w:ind w:left="6480" w:hanging="180"/>
      </w:pPr>
      <w:rPr>
        <w:rFonts w:cs="Times New Roman"/>
      </w:rPr>
    </w:lvl>
  </w:abstractNum>
  <w:abstractNum w:abstractNumId="16" w15:restartNumberingAfterBreak="0">
    <w:nsid w:val="7E7760AE"/>
    <w:multiLevelType w:val="hybridMultilevel"/>
    <w:tmpl w:val="D6B22758"/>
    <w:lvl w:ilvl="0" w:tplc="E1CCF4A4">
      <w:start w:val="401"/>
      <w:numFmt w:val="bullet"/>
      <w:lvlText w:val="-"/>
      <w:lvlJc w:val="left"/>
      <w:pPr>
        <w:ind w:left="405" w:hanging="360"/>
      </w:pPr>
      <w:rPr>
        <w:rFonts w:ascii="Times New Roman" w:eastAsia="Times New Roman" w:hAnsi="Times New Roman" w:cs="Times New Roman" w:hint="default"/>
      </w:rPr>
    </w:lvl>
    <w:lvl w:ilvl="1" w:tplc="48090003" w:tentative="1">
      <w:start w:val="1"/>
      <w:numFmt w:val="bullet"/>
      <w:lvlText w:val="o"/>
      <w:lvlJc w:val="left"/>
      <w:pPr>
        <w:ind w:left="1125" w:hanging="360"/>
      </w:pPr>
      <w:rPr>
        <w:rFonts w:ascii="Courier New" w:hAnsi="Courier New" w:cs="Courier New" w:hint="default"/>
      </w:rPr>
    </w:lvl>
    <w:lvl w:ilvl="2" w:tplc="48090005" w:tentative="1">
      <w:start w:val="1"/>
      <w:numFmt w:val="bullet"/>
      <w:lvlText w:val=""/>
      <w:lvlJc w:val="left"/>
      <w:pPr>
        <w:ind w:left="1845" w:hanging="360"/>
      </w:pPr>
      <w:rPr>
        <w:rFonts w:ascii="Wingdings" w:hAnsi="Wingdings" w:hint="default"/>
      </w:rPr>
    </w:lvl>
    <w:lvl w:ilvl="3" w:tplc="48090001" w:tentative="1">
      <w:start w:val="1"/>
      <w:numFmt w:val="bullet"/>
      <w:lvlText w:val=""/>
      <w:lvlJc w:val="left"/>
      <w:pPr>
        <w:ind w:left="2565" w:hanging="360"/>
      </w:pPr>
      <w:rPr>
        <w:rFonts w:ascii="Symbol" w:hAnsi="Symbol" w:hint="default"/>
      </w:rPr>
    </w:lvl>
    <w:lvl w:ilvl="4" w:tplc="48090003" w:tentative="1">
      <w:start w:val="1"/>
      <w:numFmt w:val="bullet"/>
      <w:lvlText w:val="o"/>
      <w:lvlJc w:val="left"/>
      <w:pPr>
        <w:ind w:left="3285" w:hanging="360"/>
      </w:pPr>
      <w:rPr>
        <w:rFonts w:ascii="Courier New" w:hAnsi="Courier New" w:cs="Courier New" w:hint="default"/>
      </w:rPr>
    </w:lvl>
    <w:lvl w:ilvl="5" w:tplc="48090005" w:tentative="1">
      <w:start w:val="1"/>
      <w:numFmt w:val="bullet"/>
      <w:lvlText w:val=""/>
      <w:lvlJc w:val="left"/>
      <w:pPr>
        <w:ind w:left="4005" w:hanging="360"/>
      </w:pPr>
      <w:rPr>
        <w:rFonts w:ascii="Wingdings" w:hAnsi="Wingdings" w:hint="default"/>
      </w:rPr>
    </w:lvl>
    <w:lvl w:ilvl="6" w:tplc="48090001" w:tentative="1">
      <w:start w:val="1"/>
      <w:numFmt w:val="bullet"/>
      <w:lvlText w:val=""/>
      <w:lvlJc w:val="left"/>
      <w:pPr>
        <w:ind w:left="4725" w:hanging="360"/>
      </w:pPr>
      <w:rPr>
        <w:rFonts w:ascii="Symbol" w:hAnsi="Symbol" w:hint="default"/>
      </w:rPr>
    </w:lvl>
    <w:lvl w:ilvl="7" w:tplc="48090003" w:tentative="1">
      <w:start w:val="1"/>
      <w:numFmt w:val="bullet"/>
      <w:lvlText w:val="o"/>
      <w:lvlJc w:val="left"/>
      <w:pPr>
        <w:ind w:left="5445" w:hanging="360"/>
      </w:pPr>
      <w:rPr>
        <w:rFonts w:ascii="Courier New" w:hAnsi="Courier New" w:cs="Courier New" w:hint="default"/>
      </w:rPr>
    </w:lvl>
    <w:lvl w:ilvl="8" w:tplc="48090005" w:tentative="1">
      <w:start w:val="1"/>
      <w:numFmt w:val="bullet"/>
      <w:lvlText w:val=""/>
      <w:lvlJc w:val="left"/>
      <w:pPr>
        <w:ind w:left="6165" w:hanging="360"/>
      </w:pPr>
      <w:rPr>
        <w:rFonts w:ascii="Wingdings" w:hAnsi="Wingdings" w:hint="default"/>
      </w:rPr>
    </w:lvl>
  </w:abstractNum>
  <w:num w:numId="1">
    <w:abstractNumId w:val="4"/>
  </w:num>
  <w:num w:numId="2">
    <w:abstractNumId w:val="11"/>
  </w:num>
  <w:num w:numId="3">
    <w:abstractNumId w:val="5"/>
  </w:num>
  <w:num w:numId="4">
    <w:abstractNumId w:val="13"/>
  </w:num>
  <w:num w:numId="5">
    <w:abstractNumId w:val="9"/>
  </w:num>
  <w:num w:numId="6">
    <w:abstractNumId w:val="15"/>
  </w:num>
  <w:num w:numId="7">
    <w:abstractNumId w:val="7"/>
  </w:num>
  <w:num w:numId="8">
    <w:abstractNumId w:val="14"/>
  </w:num>
  <w:num w:numId="9">
    <w:abstractNumId w:val="2"/>
  </w:num>
  <w:num w:numId="10">
    <w:abstractNumId w:val="12"/>
  </w:num>
  <w:num w:numId="11">
    <w:abstractNumId w:val="10"/>
  </w:num>
  <w:num w:numId="12">
    <w:abstractNumId w:val="1"/>
  </w:num>
  <w:num w:numId="13">
    <w:abstractNumId w:val="0"/>
  </w:num>
  <w:num w:numId="14">
    <w:abstractNumId w:val="16"/>
  </w:num>
  <w:num w:numId="15">
    <w:abstractNumId w:val="6"/>
  </w:num>
  <w:num w:numId="16">
    <w:abstractNumId w:val="8"/>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220rw9rpwpd1ev5vnpvrt3eva0sw9veddr&quot;&gt;My EndNote Library&lt;record-ids&gt;&lt;item&gt;28&lt;/item&gt;&lt;item&gt;77&lt;/item&gt;&lt;item&gt;174&lt;/item&gt;&lt;/record-ids&gt;&lt;/item&gt;&lt;/Libraries&gt;"/>
  </w:docVars>
  <w:rsids>
    <w:rsidRoot w:val="001B0A12"/>
    <w:rsid w:val="00000463"/>
    <w:rsid w:val="00002424"/>
    <w:rsid w:val="00002C35"/>
    <w:rsid w:val="000034D9"/>
    <w:rsid w:val="000063E5"/>
    <w:rsid w:val="00010BA2"/>
    <w:rsid w:val="00011BDF"/>
    <w:rsid w:val="00012595"/>
    <w:rsid w:val="00014F18"/>
    <w:rsid w:val="0001567C"/>
    <w:rsid w:val="00015DD9"/>
    <w:rsid w:val="00016D12"/>
    <w:rsid w:val="00017168"/>
    <w:rsid w:val="00017B8F"/>
    <w:rsid w:val="00021A5E"/>
    <w:rsid w:val="0002347F"/>
    <w:rsid w:val="000244D0"/>
    <w:rsid w:val="0002450A"/>
    <w:rsid w:val="00027E06"/>
    <w:rsid w:val="00033E12"/>
    <w:rsid w:val="0004097F"/>
    <w:rsid w:val="00041948"/>
    <w:rsid w:val="00042488"/>
    <w:rsid w:val="000426B7"/>
    <w:rsid w:val="000429C0"/>
    <w:rsid w:val="000430BE"/>
    <w:rsid w:val="000433C8"/>
    <w:rsid w:val="000440FC"/>
    <w:rsid w:val="00044766"/>
    <w:rsid w:val="000463C2"/>
    <w:rsid w:val="00046479"/>
    <w:rsid w:val="0005092D"/>
    <w:rsid w:val="000530A4"/>
    <w:rsid w:val="00054674"/>
    <w:rsid w:val="00054BEC"/>
    <w:rsid w:val="00054D9D"/>
    <w:rsid w:val="00055347"/>
    <w:rsid w:val="00055C86"/>
    <w:rsid w:val="000636CB"/>
    <w:rsid w:val="000637E2"/>
    <w:rsid w:val="000726E5"/>
    <w:rsid w:val="000750B7"/>
    <w:rsid w:val="000754C6"/>
    <w:rsid w:val="0007628B"/>
    <w:rsid w:val="00076EF3"/>
    <w:rsid w:val="0008034A"/>
    <w:rsid w:val="00081119"/>
    <w:rsid w:val="000812BA"/>
    <w:rsid w:val="00081A0C"/>
    <w:rsid w:val="0008266C"/>
    <w:rsid w:val="0008397F"/>
    <w:rsid w:val="000867A3"/>
    <w:rsid w:val="00091C56"/>
    <w:rsid w:val="000940F0"/>
    <w:rsid w:val="00095041"/>
    <w:rsid w:val="00095114"/>
    <w:rsid w:val="00095440"/>
    <w:rsid w:val="000954B4"/>
    <w:rsid w:val="00095D16"/>
    <w:rsid w:val="00096C43"/>
    <w:rsid w:val="00097909"/>
    <w:rsid w:val="000A0C20"/>
    <w:rsid w:val="000A1898"/>
    <w:rsid w:val="000A1E47"/>
    <w:rsid w:val="000A1E4F"/>
    <w:rsid w:val="000A2641"/>
    <w:rsid w:val="000A3F92"/>
    <w:rsid w:val="000A494A"/>
    <w:rsid w:val="000A50AA"/>
    <w:rsid w:val="000A5F20"/>
    <w:rsid w:val="000A6495"/>
    <w:rsid w:val="000B1906"/>
    <w:rsid w:val="000B1C79"/>
    <w:rsid w:val="000B3179"/>
    <w:rsid w:val="000B326A"/>
    <w:rsid w:val="000B39C3"/>
    <w:rsid w:val="000B5720"/>
    <w:rsid w:val="000B6A0A"/>
    <w:rsid w:val="000B70A3"/>
    <w:rsid w:val="000C1E03"/>
    <w:rsid w:val="000C2788"/>
    <w:rsid w:val="000C3B0F"/>
    <w:rsid w:val="000C472F"/>
    <w:rsid w:val="000C4F1F"/>
    <w:rsid w:val="000C5594"/>
    <w:rsid w:val="000D07C9"/>
    <w:rsid w:val="000D1B79"/>
    <w:rsid w:val="000D28EF"/>
    <w:rsid w:val="000D6537"/>
    <w:rsid w:val="000E0CB0"/>
    <w:rsid w:val="000E16A8"/>
    <w:rsid w:val="000E3343"/>
    <w:rsid w:val="000E7395"/>
    <w:rsid w:val="000E7C78"/>
    <w:rsid w:val="000F1C0B"/>
    <w:rsid w:val="000F28C6"/>
    <w:rsid w:val="000F38BB"/>
    <w:rsid w:val="000F4ABE"/>
    <w:rsid w:val="000F4D19"/>
    <w:rsid w:val="0010203F"/>
    <w:rsid w:val="0010370A"/>
    <w:rsid w:val="0010464F"/>
    <w:rsid w:val="0010588D"/>
    <w:rsid w:val="001071D0"/>
    <w:rsid w:val="00107398"/>
    <w:rsid w:val="001142A4"/>
    <w:rsid w:val="00116B38"/>
    <w:rsid w:val="00116D2C"/>
    <w:rsid w:val="00120CE0"/>
    <w:rsid w:val="00122BFD"/>
    <w:rsid w:val="00122DA0"/>
    <w:rsid w:val="00122E55"/>
    <w:rsid w:val="001230C5"/>
    <w:rsid w:val="00123248"/>
    <w:rsid w:val="00126EDE"/>
    <w:rsid w:val="0013001D"/>
    <w:rsid w:val="00130FC4"/>
    <w:rsid w:val="00133661"/>
    <w:rsid w:val="0013368D"/>
    <w:rsid w:val="0013540F"/>
    <w:rsid w:val="001356F5"/>
    <w:rsid w:val="00135D47"/>
    <w:rsid w:val="0013664F"/>
    <w:rsid w:val="00136995"/>
    <w:rsid w:val="00136DE4"/>
    <w:rsid w:val="00141C33"/>
    <w:rsid w:val="00142452"/>
    <w:rsid w:val="00142A71"/>
    <w:rsid w:val="00142AB8"/>
    <w:rsid w:val="0014546A"/>
    <w:rsid w:val="001461BA"/>
    <w:rsid w:val="00147655"/>
    <w:rsid w:val="00147DAF"/>
    <w:rsid w:val="00150653"/>
    <w:rsid w:val="0015518F"/>
    <w:rsid w:val="00155D35"/>
    <w:rsid w:val="001561BC"/>
    <w:rsid w:val="0016190A"/>
    <w:rsid w:val="00163801"/>
    <w:rsid w:val="00164A71"/>
    <w:rsid w:val="00164AA2"/>
    <w:rsid w:val="0016527A"/>
    <w:rsid w:val="00166762"/>
    <w:rsid w:val="001671FB"/>
    <w:rsid w:val="00167520"/>
    <w:rsid w:val="00167A6D"/>
    <w:rsid w:val="00167C79"/>
    <w:rsid w:val="00167CB7"/>
    <w:rsid w:val="00167E85"/>
    <w:rsid w:val="0017105B"/>
    <w:rsid w:val="00171194"/>
    <w:rsid w:val="001719C3"/>
    <w:rsid w:val="00171D8B"/>
    <w:rsid w:val="00172303"/>
    <w:rsid w:val="00172DD4"/>
    <w:rsid w:val="00172DE4"/>
    <w:rsid w:val="00173459"/>
    <w:rsid w:val="00175B0B"/>
    <w:rsid w:val="00176472"/>
    <w:rsid w:val="0017772D"/>
    <w:rsid w:val="0017786E"/>
    <w:rsid w:val="00177C5A"/>
    <w:rsid w:val="0018114B"/>
    <w:rsid w:val="00182808"/>
    <w:rsid w:val="00184BE8"/>
    <w:rsid w:val="00185379"/>
    <w:rsid w:val="00185847"/>
    <w:rsid w:val="001875D4"/>
    <w:rsid w:val="001877AC"/>
    <w:rsid w:val="0019294D"/>
    <w:rsid w:val="00193034"/>
    <w:rsid w:val="001955E4"/>
    <w:rsid w:val="001A2330"/>
    <w:rsid w:val="001A364B"/>
    <w:rsid w:val="001A3EC2"/>
    <w:rsid w:val="001A45EE"/>
    <w:rsid w:val="001A5451"/>
    <w:rsid w:val="001A6380"/>
    <w:rsid w:val="001A69A3"/>
    <w:rsid w:val="001A7214"/>
    <w:rsid w:val="001A7478"/>
    <w:rsid w:val="001A7B0C"/>
    <w:rsid w:val="001B0A12"/>
    <w:rsid w:val="001B18D3"/>
    <w:rsid w:val="001B1B4E"/>
    <w:rsid w:val="001B3AF8"/>
    <w:rsid w:val="001C20E9"/>
    <w:rsid w:val="001C4A92"/>
    <w:rsid w:val="001C5963"/>
    <w:rsid w:val="001D2F4E"/>
    <w:rsid w:val="001D3705"/>
    <w:rsid w:val="001D4B4B"/>
    <w:rsid w:val="001D4EDF"/>
    <w:rsid w:val="001D5476"/>
    <w:rsid w:val="001D60E0"/>
    <w:rsid w:val="001D66AF"/>
    <w:rsid w:val="001D739A"/>
    <w:rsid w:val="001D7813"/>
    <w:rsid w:val="001D7886"/>
    <w:rsid w:val="001E12DB"/>
    <w:rsid w:val="001E31C6"/>
    <w:rsid w:val="001E3872"/>
    <w:rsid w:val="001E413E"/>
    <w:rsid w:val="001E68CD"/>
    <w:rsid w:val="001E6950"/>
    <w:rsid w:val="001E6A3A"/>
    <w:rsid w:val="001F70C3"/>
    <w:rsid w:val="002008CF"/>
    <w:rsid w:val="00200D8E"/>
    <w:rsid w:val="002016B7"/>
    <w:rsid w:val="00202D43"/>
    <w:rsid w:val="00204445"/>
    <w:rsid w:val="00204F2A"/>
    <w:rsid w:val="00205B56"/>
    <w:rsid w:val="002064E1"/>
    <w:rsid w:val="00210097"/>
    <w:rsid w:val="00211DE8"/>
    <w:rsid w:val="0021287E"/>
    <w:rsid w:val="002128C4"/>
    <w:rsid w:val="002148C0"/>
    <w:rsid w:val="002153C7"/>
    <w:rsid w:val="00221A60"/>
    <w:rsid w:val="00222735"/>
    <w:rsid w:val="00223ED4"/>
    <w:rsid w:val="00224FEB"/>
    <w:rsid w:val="00225F91"/>
    <w:rsid w:val="00226A41"/>
    <w:rsid w:val="002272FE"/>
    <w:rsid w:val="00230B47"/>
    <w:rsid w:val="00231CFB"/>
    <w:rsid w:val="002321E9"/>
    <w:rsid w:val="00232688"/>
    <w:rsid w:val="00234BA3"/>
    <w:rsid w:val="00235316"/>
    <w:rsid w:val="00240B0A"/>
    <w:rsid w:val="00240E3F"/>
    <w:rsid w:val="0024225B"/>
    <w:rsid w:val="00243185"/>
    <w:rsid w:val="00243B85"/>
    <w:rsid w:val="00243E2B"/>
    <w:rsid w:val="00247E20"/>
    <w:rsid w:val="00247FF3"/>
    <w:rsid w:val="002527D0"/>
    <w:rsid w:val="00253CB5"/>
    <w:rsid w:val="00254476"/>
    <w:rsid w:val="00254BC9"/>
    <w:rsid w:val="00255000"/>
    <w:rsid w:val="0026045C"/>
    <w:rsid w:val="00260A41"/>
    <w:rsid w:val="00260B06"/>
    <w:rsid w:val="002612BE"/>
    <w:rsid w:val="00261D55"/>
    <w:rsid w:val="00262FE2"/>
    <w:rsid w:val="0026466E"/>
    <w:rsid w:val="00264C72"/>
    <w:rsid w:val="002665E4"/>
    <w:rsid w:val="002711D8"/>
    <w:rsid w:val="00271772"/>
    <w:rsid w:val="002718EA"/>
    <w:rsid w:val="0027237D"/>
    <w:rsid w:val="0027356B"/>
    <w:rsid w:val="002736C4"/>
    <w:rsid w:val="002739B4"/>
    <w:rsid w:val="00274614"/>
    <w:rsid w:val="002814AA"/>
    <w:rsid w:val="002816B5"/>
    <w:rsid w:val="00287FD8"/>
    <w:rsid w:val="0029070B"/>
    <w:rsid w:val="00290D28"/>
    <w:rsid w:val="00290E35"/>
    <w:rsid w:val="0029132B"/>
    <w:rsid w:val="00291635"/>
    <w:rsid w:val="002927DD"/>
    <w:rsid w:val="00292B23"/>
    <w:rsid w:val="00292E6A"/>
    <w:rsid w:val="0029420B"/>
    <w:rsid w:val="00296C3C"/>
    <w:rsid w:val="002A062A"/>
    <w:rsid w:val="002A072C"/>
    <w:rsid w:val="002A372B"/>
    <w:rsid w:val="002A4630"/>
    <w:rsid w:val="002A53CA"/>
    <w:rsid w:val="002A721B"/>
    <w:rsid w:val="002B0B1B"/>
    <w:rsid w:val="002B64DD"/>
    <w:rsid w:val="002B783D"/>
    <w:rsid w:val="002B7C51"/>
    <w:rsid w:val="002B7C93"/>
    <w:rsid w:val="002C04E2"/>
    <w:rsid w:val="002C13D5"/>
    <w:rsid w:val="002C1669"/>
    <w:rsid w:val="002C345C"/>
    <w:rsid w:val="002C4231"/>
    <w:rsid w:val="002C44E7"/>
    <w:rsid w:val="002D0D78"/>
    <w:rsid w:val="002D11B9"/>
    <w:rsid w:val="002D192D"/>
    <w:rsid w:val="002D2D07"/>
    <w:rsid w:val="002D4003"/>
    <w:rsid w:val="002D54D9"/>
    <w:rsid w:val="002D557C"/>
    <w:rsid w:val="002D7C3F"/>
    <w:rsid w:val="002E0D20"/>
    <w:rsid w:val="002E4606"/>
    <w:rsid w:val="002E472C"/>
    <w:rsid w:val="002E5F6F"/>
    <w:rsid w:val="002E67E4"/>
    <w:rsid w:val="002E69DE"/>
    <w:rsid w:val="002E786F"/>
    <w:rsid w:val="002F0385"/>
    <w:rsid w:val="002F0AAF"/>
    <w:rsid w:val="002F1B41"/>
    <w:rsid w:val="002F7597"/>
    <w:rsid w:val="00300A7C"/>
    <w:rsid w:val="00301427"/>
    <w:rsid w:val="00301977"/>
    <w:rsid w:val="003039C1"/>
    <w:rsid w:val="00305B99"/>
    <w:rsid w:val="00305F72"/>
    <w:rsid w:val="00306716"/>
    <w:rsid w:val="003118D8"/>
    <w:rsid w:val="00311B43"/>
    <w:rsid w:val="003126F3"/>
    <w:rsid w:val="00314E2E"/>
    <w:rsid w:val="003154B9"/>
    <w:rsid w:val="00315CF2"/>
    <w:rsid w:val="00315DA6"/>
    <w:rsid w:val="003164CA"/>
    <w:rsid w:val="00316D1D"/>
    <w:rsid w:val="00317304"/>
    <w:rsid w:val="003206C1"/>
    <w:rsid w:val="00321051"/>
    <w:rsid w:val="00321183"/>
    <w:rsid w:val="0032126D"/>
    <w:rsid w:val="003223D3"/>
    <w:rsid w:val="00322B0B"/>
    <w:rsid w:val="00322FE9"/>
    <w:rsid w:val="00323FBC"/>
    <w:rsid w:val="0032424A"/>
    <w:rsid w:val="0032603A"/>
    <w:rsid w:val="00327300"/>
    <w:rsid w:val="0032799F"/>
    <w:rsid w:val="00327F0A"/>
    <w:rsid w:val="0033537C"/>
    <w:rsid w:val="0033613D"/>
    <w:rsid w:val="0033634C"/>
    <w:rsid w:val="00336F28"/>
    <w:rsid w:val="00337808"/>
    <w:rsid w:val="003412D4"/>
    <w:rsid w:val="00343B05"/>
    <w:rsid w:val="0034566B"/>
    <w:rsid w:val="00347668"/>
    <w:rsid w:val="0035024E"/>
    <w:rsid w:val="0035068F"/>
    <w:rsid w:val="00351995"/>
    <w:rsid w:val="00355AA2"/>
    <w:rsid w:val="003567D1"/>
    <w:rsid w:val="00360818"/>
    <w:rsid w:val="0036141C"/>
    <w:rsid w:val="003635FE"/>
    <w:rsid w:val="0036374D"/>
    <w:rsid w:val="003640DA"/>
    <w:rsid w:val="00364BA7"/>
    <w:rsid w:val="003664D1"/>
    <w:rsid w:val="0036656E"/>
    <w:rsid w:val="00366D1C"/>
    <w:rsid w:val="00373675"/>
    <w:rsid w:val="003740A7"/>
    <w:rsid w:val="00375FB7"/>
    <w:rsid w:val="00376B47"/>
    <w:rsid w:val="0037758A"/>
    <w:rsid w:val="003801A4"/>
    <w:rsid w:val="00380FC1"/>
    <w:rsid w:val="003835A4"/>
    <w:rsid w:val="00385AE9"/>
    <w:rsid w:val="00385E49"/>
    <w:rsid w:val="00390150"/>
    <w:rsid w:val="00391DA9"/>
    <w:rsid w:val="003921F8"/>
    <w:rsid w:val="00393F6D"/>
    <w:rsid w:val="00396E35"/>
    <w:rsid w:val="003A1CCE"/>
    <w:rsid w:val="003A23D4"/>
    <w:rsid w:val="003A3A84"/>
    <w:rsid w:val="003A4DBB"/>
    <w:rsid w:val="003A6025"/>
    <w:rsid w:val="003A60B0"/>
    <w:rsid w:val="003A6198"/>
    <w:rsid w:val="003A6490"/>
    <w:rsid w:val="003A6B65"/>
    <w:rsid w:val="003A6DD6"/>
    <w:rsid w:val="003A7AC6"/>
    <w:rsid w:val="003B2B2B"/>
    <w:rsid w:val="003B2BB4"/>
    <w:rsid w:val="003B2C6F"/>
    <w:rsid w:val="003B3D76"/>
    <w:rsid w:val="003B5609"/>
    <w:rsid w:val="003B67A4"/>
    <w:rsid w:val="003B69EF"/>
    <w:rsid w:val="003B7929"/>
    <w:rsid w:val="003C17D8"/>
    <w:rsid w:val="003C1AC0"/>
    <w:rsid w:val="003C1B7D"/>
    <w:rsid w:val="003C2064"/>
    <w:rsid w:val="003C2F1A"/>
    <w:rsid w:val="003C3D07"/>
    <w:rsid w:val="003C3DD1"/>
    <w:rsid w:val="003D23B4"/>
    <w:rsid w:val="003D2D67"/>
    <w:rsid w:val="003D2FD8"/>
    <w:rsid w:val="003D3263"/>
    <w:rsid w:val="003D445C"/>
    <w:rsid w:val="003D6679"/>
    <w:rsid w:val="003D7231"/>
    <w:rsid w:val="003D7384"/>
    <w:rsid w:val="003E20E9"/>
    <w:rsid w:val="003E31B5"/>
    <w:rsid w:val="003E3A95"/>
    <w:rsid w:val="003E4251"/>
    <w:rsid w:val="003E47B7"/>
    <w:rsid w:val="003E502F"/>
    <w:rsid w:val="003E5C18"/>
    <w:rsid w:val="003E6474"/>
    <w:rsid w:val="003E64FE"/>
    <w:rsid w:val="003E68CB"/>
    <w:rsid w:val="003E79D9"/>
    <w:rsid w:val="003F0FC5"/>
    <w:rsid w:val="003F145D"/>
    <w:rsid w:val="003F2A78"/>
    <w:rsid w:val="003F2D18"/>
    <w:rsid w:val="003F3076"/>
    <w:rsid w:val="003F38D9"/>
    <w:rsid w:val="003F39CA"/>
    <w:rsid w:val="003F3FEC"/>
    <w:rsid w:val="003F4E10"/>
    <w:rsid w:val="003F6D20"/>
    <w:rsid w:val="003F7CFD"/>
    <w:rsid w:val="0040221B"/>
    <w:rsid w:val="00404599"/>
    <w:rsid w:val="0040466A"/>
    <w:rsid w:val="00404A6D"/>
    <w:rsid w:val="00404BA3"/>
    <w:rsid w:val="0040542F"/>
    <w:rsid w:val="0040686C"/>
    <w:rsid w:val="0040731D"/>
    <w:rsid w:val="00410BD7"/>
    <w:rsid w:val="00414AFC"/>
    <w:rsid w:val="004219D1"/>
    <w:rsid w:val="00421D3F"/>
    <w:rsid w:val="00423D03"/>
    <w:rsid w:val="00424B2D"/>
    <w:rsid w:val="00424D96"/>
    <w:rsid w:val="00425390"/>
    <w:rsid w:val="00425F2E"/>
    <w:rsid w:val="004265AC"/>
    <w:rsid w:val="00426B26"/>
    <w:rsid w:val="004273B8"/>
    <w:rsid w:val="0043072F"/>
    <w:rsid w:val="004307E4"/>
    <w:rsid w:val="00432D65"/>
    <w:rsid w:val="00433748"/>
    <w:rsid w:val="00433F00"/>
    <w:rsid w:val="00434125"/>
    <w:rsid w:val="00434F13"/>
    <w:rsid w:val="00435FD8"/>
    <w:rsid w:val="004360AE"/>
    <w:rsid w:val="004371B3"/>
    <w:rsid w:val="00437D38"/>
    <w:rsid w:val="004403EB"/>
    <w:rsid w:val="0044276B"/>
    <w:rsid w:val="0044410A"/>
    <w:rsid w:val="0044470E"/>
    <w:rsid w:val="00450118"/>
    <w:rsid w:val="0045254C"/>
    <w:rsid w:val="00452E70"/>
    <w:rsid w:val="00453A0C"/>
    <w:rsid w:val="00454F50"/>
    <w:rsid w:val="00456704"/>
    <w:rsid w:val="004574AB"/>
    <w:rsid w:val="00457508"/>
    <w:rsid w:val="00460954"/>
    <w:rsid w:val="00461517"/>
    <w:rsid w:val="00461694"/>
    <w:rsid w:val="004616E8"/>
    <w:rsid w:val="004634F8"/>
    <w:rsid w:val="0046488D"/>
    <w:rsid w:val="00466560"/>
    <w:rsid w:val="00467F88"/>
    <w:rsid w:val="00471E82"/>
    <w:rsid w:val="00472ACD"/>
    <w:rsid w:val="00473280"/>
    <w:rsid w:val="00473A59"/>
    <w:rsid w:val="00474CBC"/>
    <w:rsid w:val="00474FA9"/>
    <w:rsid w:val="00475054"/>
    <w:rsid w:val="00475E09"/>
    <w:rsid w:val="00477D6E"/>
    <w:rsid w:val="00480F6C"/>
    <w:rsid w:val="00481B6D"/>
    <w:rsid w:val="004834BC"/>
    <w:rsid w:val="00483B3B"/>
    <w:rsid w:val="00484732"/>
    <w:rsid w:val="00486632"/>
    <w:rsid w:val="00487041"/>
    <w:rsid w:val="0048747D"/>
    <w:rsid w:val="0048774C"/>
    <w:rsid w:val="004910E7"/>
    <w:rsid w:val="00491F07"/>
    <w:rsid w:val="004921F6"/>
    <w:rsid w:val="00493CB1"/>
    <w:rsid w:val="00494D3A"/>
    <w:rsid w:val="00497056"/>
    <w:rsid w:val="00497659"/>
    <w:rsid w:val="00497F9A"/>
    <w:rsid w:val="004A03FB"/>
    <w:rsid w:val="004A0996"/>
    <w:rsid w:val="004A2645"/>
    <w:rsid w:val="004A26A1"/>
    <w:rsid w:val="004A3162"/>
    <w:rsid w:val="004A3680"/>
    <w:rsid w:val="004A5F1D"/>
    <w:rsid w:val="004A63F5"/>
    <w:rsid w:val="004A743C"/>
    <w:rsid w:val="004A7C59"/>
    <w:rsid w:val="004B1549"/>
    <w:rsid w:val="004B2579"/>
    <w:rsid w:val="004B36C9"/>
    <w:rsid w:val="004B4AD1"/>
    <w:rsid w:val="004B4C6C"/>
    <w:rsid w:val="004B4E17"/>
    <w:rsid w:val="004B5146"/>
    <w:rsid w:val="004B56AE"/>
    <w:rsid w:val="004B6D19"/>
    <w:rsid w:val="004B6E5D"/>
    <w:rsid w:val="004C162C"/>
    <w:rsid w:val="004C190B"/>
    <w:rsid w:val="004C24D1"/>
    <w:rsid w:val="004C27CC"/>
    <w:rsid w:val="004C33F6"/>
    <w:rsid w:val="004C372A"/>
    <w:rsid w:val="004C3B11"/>
    <w:rsid w:val="004C3F79"/>
    <w:rsid w:val="004C66A6"/>
    <w:rsid w:val="004C7BC7"/>
    <w:rsid w:val="004D07DC"/>
    <w:rsid w:val="004D0836"/>
    <w:rsid w:val="004D185A"/>
    <w:rsid w:val="004D35F4"/>
    <w:rsid w:val="004D4E27"/>
    <w:rsid w:val="004D53C7"/>
    <w:rsid w:val="004D57A7"/>
    <w:rsid w:val="004D632A"/>
    <w:rsid w:val="004D74FE"/>
    <w:rsid w:val="004D7E39"/>
    <w:rsid w:val="004E0F69"/>
    <w:rsid w:val="004E14C6"/>
    <w:rsid w:val="004E1969"/>
    <w:rsid w:val="004E1FFC"/>
    <w:rsid w:val="004E2142"/>
    <w:rsid w:val="004E25B2"/>
    <w:rsid w:val="004E37DB"/>
    <w:rsid w:val="004E39F0"/>
    <w:rsid w:val="004E3EBE"/>
    <w:rsid w:val="004E73AC"/>
    <w:rsid w:val="004E788C"/>
    <w:rsid w:val="004F53DF"/>
    <w:rsid w:val="004F5ACA"/>
    <w:rsid w:val="004F68DD"/>
    <w:rsid w:val="00500064"/>
    <w:rsid w:val="00501164"/>
    <w:rsid w:val="00502219"/>
    <w:rsid w:val="00502DFE"/>
    <w:rsid w:val="00502E4E"/>
    <w:rsid w:val="00502E64"/>
    <w:rsid w:val="005049E4"/>
    <w:rsid w:val="005054FE"/>
    <w:rsid w:val="005062D0"/>
    <w:rsid w:val="00506EE0"/>
    <w:rsid w:val="005077F5"/>
    <w:rsid w:val="00510742"/>
    <w:rsid w:val="00510795"/>
    <w:rsid w:val="00510B9D"/>
    <w:rsid w:val="00510BED"/>
    <w:rsid w:val="00510C44"/>
    <w:rsid w:val="00511728"/>
    <w:rsid w:val="00513FE1"/>
    <w:rsid w:val="00514C08"/>
    <w:rsid w:val="005162AE"/>
    <w:rsid w:val="0051638D"/>
    <w:rsid w:val="005165CD"/>
    <w:rsid w:val="00516B66"/>
    <w:rsid w:val="0051708A"/>
    <w:rsid w:val="005170F4"/>
    <w:rsid w:val="00520742"/>
    <w:rsid w:val="00520B5E"/>
    <w:rsid w:val="00521A70"/>
    <w:rsid w:val="00521E0B"/>
    <w:rsid w:val="005226D9"/>
    <w:rsid w:val="00522AF6"/>
    <w:rsid w:val="0052330B"/>
    <w:rsid w:val="00523832"/>
    <w:rsid w:val="00524147"/>
    <w:rsid w:val="00525FD9"/>
    <w:rsid w:val="00526EA2"/>
    <w:rsid w:val="00531F77"/>
    <w:rsid w:val="0053232A"/>
    <w:rsid w:val="00533A9B"/>
    <w:rsid w:val="0053408B"/>
    <w:rsid w:val="00535123"/>
    <w:rsid w:val="005358E4"/>
    <w:rsid w:val="00537480"/>
    <w:rsid w:val="00537B40"/>
    <w:rsid w:val="00537D0E"/>
    <w:rsid w:val="0054302A"/>
    <w:rsid w:val="005434A5"/>
    <w:rsid w:val="00544D8E"/>
    <w:rsid w:val="005461BD"/>
    <w:rsid w:val="00547BDA"/>
    <w:rsid w:val="005513B4"/>
    <w:rsid w:val="00553564"/>
    <w:rsid w:val="0055463B"/>
    <w:rsid w:val="00555AFE"/>
    <w:rsid w:val="00556CA6"/>
    <w:rsid w:val="00560309"/>
    <w:rsid w:val="00565C28"/>
    <w:rsid w:val="0056743E"/>
    <w:rsid w:val="005708C7"/>
    <w:rsid w:val="0057111A"/>
    <w:rsid w:val="00571210"/>
    <w:rsid w:val="00571AF3"/>
    <w:rsid w:val="00571B58"/>
    <w:rsid w:val="005752AB"/>
    <w:rsid w:val="005753BA"/>
    <w:rsid w:val="00575CEA"/>
    <w:rsid w:val="00576974"/>
    <w:rsid w:val="00577717"/>
    <w:rsid w:val="0058069F"/>
    <w:rsid w:val="00580CA3"/>
    <w:rsid w:val="00580F50"/>
    <w:rsid w:val="00582010"/>
    <w:rsid w:val="0058387D"/>
    <w:rsid w:val="00584351"/>
    <w:rsid w:val="0058655F"/>
    <w:rsid w:val="00586B73"/>
    <w:rsid w:val="00591BB0"/>
    <w:rsid w:val="0059471B"/>
    <w:rsid w:val="0059572C"/>
    <w:rsid w:val="00597988"/>
    <w:rsid w:val="005A4729"/>
    <w:rsid w:val="005A5B80"/>
    <w:rsid w:val="005A5C32"/>
    <w:rsid w:val="005A7B13"/>
    <w:rsid w:val="005B0EE8"/>
    <w:rsid w:val="005B3476"/>
    <w:rsid w:val="005B3AB9"/>
    <w:rsid w:val="005B4F2C"/>
    <w:rsid w:val="005B570C"/>
    <w:rsid w:val="005B5935"/>
    <w:rsid w:val="005C03D0"/>
    <w:rsid w:val="005C1953"/>
    <w:rsid w:val="005C21B6"/>
    <w:rsid w:val="005C21F4"/>
    <w:rsid w:val="005C2852"/>
    <w:rsid w:val="005C472C"/>
    <w:rsid w:val="005C6716"/>
    <w:rsid w:val="005D0A37"/>
    <w:rsid w:val="005D186B"/>
    <w:rsid w:val="005D2555"/>
    <w:rsid w:val="005D3846"/>
    <w:rsid w:val="005D3916"/>
    <w:rsid w:val="005D3C73"/>
    <w:rsid w:val="005D5B95"/>
    <w:rsid w:val="005D5D33"/>
    <w:rsid w:val="005D6363"/>
    <w:rsid w:val="005D6B94"/>
    <w:rsid w:val="005D6BD3"/>
    <w:rsid w:val="005E141E"/>
    <w:rsid w:val="005E20B8"/>
    <w:rsid w:val="005E6037"/>
    <w:rsid w:val="005E7012"/>
    <w:rsid w:val="005F2629"/>
    <w:rsid w:val="005F34AC"/>
    <w:rsid w:val="005F39E1"/>
    <w:rsid w:val="005F4AC3"/>
    <w:rsid w:val="005F578D"/>
    <w:rsid w:val="005F76D7"/>
    <w:rsid w:val="00600EF0"/>
    <w:rsid w:val="00602ACA"/>
    <w:rsid w:val="0060317A"/>
    <w:rsid w:val="006043AF"/>
    <w:rsid w:val="00604D99"/>
    <w:rsid w:val="006055C8"/>
    <w:rsid w:val="00605FAB"/>
    <w:rsid w:val="00607249"/>
    <w:rsid w:val="00607A56"/>
    <w:rsid w:val="0061078F"/>
    <w:rsid w:val="0061121C"/>
    <w:rsid w:val="00612C60"/>
    <w:rsid w:val="00612D47"/>
    <w:rsid w:val="00615EE5"/>
    <w:rsid w:val="00616A31"/>
    <w:rsid w:val="00620444"/>
    <w:rsid w:val="00621A06"/>
    <w:rsid w:val="00622163"/>
    <w:rsid w:val="00622275"/>
    <w:rsid w:val="00624B29"/>
    <w:rsid w:val="00625165"/>
    <w:rsid w:val="00626602"/>
    <w:rsid w:val="00626F89"/>
    <w:rsid w:val="006278DF"/>
    <w:rsid w:val="00627B08"/>
    <w:rsid w:val="00630016"/>
    <w:rsid w:val="00630838"/>
    <w:rsid w:val="00632C33"/>
    <w:rsid w:val="00641037"/>
    <w:rsid w:val="0064152E"/>
    <w:rsid w:val="00641E8A"/>
    <w:rsid w:val="00643319"/>
    <w:rsid w:val="00645FA2"/>
    <w:rsid w:val="0065167B"/>
    <w:rsid w:val="00652E37"/>
    <w:rsid w:val="00653A90"/>
    <w:rsid w:val="00653D4F"/>
    <w:rsid w:val="006568DE"/>
    <w:rsid w:val="00656A66"/>
    <w:rsid w:val="00657F69"/>
    <w:rsid w:val="00660B9C"/>
    <w:rsid w:val="00661463"/>
    <w:rsid w:val="006649FD"/>
    <w:rsid w:val="0066634E"/>
    <w:rsid w:val="00666F42"/>
    <w:rsid w:val="00667822"/>
    <w:rsid w:val="0067050E"/>
    <w:rsid w:val="00670510"/>
    <w:rsid w:val="00670FD0"/>
    <w:rsid w:val="00671E75"/>
    <w:rsid w:val="0067337B"/>
    <w:rsid w:val="006744E1"/>
    <w:rsid w:val="00674AC2"/>
    <w:rsid w:val="0067509B"/>
    <w:rsid w:val="006752CA"/>
    <w:rsid w:val="006801AD"/>
    <w:rsid w:val="00680456"/>
    <w:rsid w:val="00681E08"/>
    <w:rsid w:val="00682EDB"/>
    <w:rsid w:val="00683CD0"/>
    <w:rsid w:val="006841D3"/>
    <w:rsid w:val="006875D0"/>
    <w:rsid w:val="006903FF"/>
    <w:rsid w:val="00690CD8"/>
    <w:rsid w:val="00691907"/>
    <w:rsid w:val="00694471"/>
    <w:rsid w:val="006947E5"/>
    <w:rsid w:val="00695516"/>
    <w:rsid w:val="00695956"/>
    <w:rsid w:val="00696B8E"/>
    <w:rsid w:val="006A0374"/>
    <w:rsid w:val="006A0D1A"/>
    <w:rsid w:val="006A312A"/>
    <w:rsid w:val="006A4BD3"/>
    <w:rsid w:val="006A5F31"/>
    <w:rsid w:val="006A7C74"/>
    <w:rsid w:val="006B2EAC"/>
    <w:rsid w:val="006B43EF"/>
    <w:rsid w:val="006B547A"/>
    <w:rsid w:val="006B6512"/>
    <w:rsid w:val="006C1A18"/>
    <w:rsid w:val="006C1AC9"/>
    <w:rsid w:val="006C1FED"/>
    <w:rsid w:val="006C4186"/>
    <w:rsid w:val="006C5059"/>
    <w:rsid w:val="006C588F"/>
    <w:rsid w:val="006C5CC8"/>
    <w:rsid w:val="006C6AB6"/>
    <w:rsid w:val="006D0F2B"/>
    <w:rsid w:val="006D2304"/>
    <w:rsid w:val="006D2BD0"/>
    <w:rsid w:val="006D335D"/>
    <w:rsid w:val="006D41F9"/>
    <w:rsid w:val="006D4BA0"/>
    <w:rsid w:val="006D4CDB"/>
    <w:rsid w:val="006D55F1"/>
    <w:rsid w:val="006D5E1A"/>
    <w:rsid w:val="006D65CF"/>
    <w:rsid w:val="006D6A73"/>
    <w:rsid w:val="006E0044"/>
    <w:rsid w:val="006E03AA"/>
    <w:rsid w:val="006E10CE"/>
    <w:rsid w:val="006E17BE"/>
    <w:rsid w:val="006E1A6E"/>
    <w:rsid w:val="006E2532"/>
    <w:rsid w:val="006E42AA"/>
    <w:rsid w:val="006E5ACA"/>
    <w:rsid w:val="006E6F53"/>
    <w:rsid w:val="006F19C2"/>
    <w:rsid w:val="006F32F2"/>
    <w:rsid w:val="006F3D1D"/>
    <w:rsid w:val="006F5F0D"/>
    <w:rsid w:val="006F6773"/>
    <w:rsid w:val="006F734D"/>
    <w:rsid w:val="006F7547"/>
    <w:rsid w:val="006F773A"/>
    <w:rsid w:val="006F7809"/>
    <w:rsid w:val="006F7A2F"/>
    <w:rsid w:val="00701C8D"/>
    <w:rsid w:val="00704F26"/>
    <w:rsid w:val="00707C11"/>
    <w:rsid w:val="007115B8"/>
    <w:rsid w:val="00716709"/>
    <w:rsid w:val="007169CD"/>
    <w:rsid w:val="00717471"/>
    <w:rsid w:val="00717638"/>
    <w:rsid w:val="00717C55"/>
    <w:rsid w:val="0072145A"/>
    <w:rsid w:val="0072176E"/>
    <w:rsid w:val="00722C4C"/>
    <w:rsid w:val="00727065"/>
    <w:rsid w:val="007310B1"/>
    <w:rsid w:val="007321E5"/>
    <w:rsid w:val="00733048"/>
    <w:rsid w:val="00733C0B"/>
    <w:rsid w:val="007371C8"/>
    <w:rsid w:val="00742109"/>
    <w:rsid w:val="007433BF"/>
    <w:rsid w:val="00743841"/>
    <w:rsid w:val="00743C3F"/>
    <w:rsid w:val="00744A6D"/>
    <w:rsid w:val="00744B4B"/>
    <w:rsid w:val="00744DFC"/>
    <w:rsid w:val="007466D9"/>
    <w:rsid w:val="00752376"/>
    <w:rsid w:val="007526AF"/>
    <w:rsid w:val="007531CC"/>
    <w:rsid w:val="00755501"/>
    <w:rsid w:val="007558C1"/>
    <w:rsid w:val="007564CE"/>
    <w:rsid w:val="0075654A"/>
    <w:rsid w:val="00762F60"/>
    <w:rsid w:val="00763E00"/>
    <w:rsid w:val="0076497C"/>
    <w:rsid w:val="00764E76"/>
    <w:rsid w:val="00767398"/>
    <w:rsid w:val="007676E6"/>
    <w:rsid w:val="00767E8E"/>
    <w:rsid w:val="00770EA8"/>
    <w:rsid w:val="0077223C"/>
    <w:rsid w:val="0077340C"/>
    <w:rsid w:val="00776C04"/>
    <w:rsid w:val="007774EE"/>
    <w:rsid w:val="00780AD6"/>
    <w:rsid w:val="00781E2F"/>
    <w:rsid w:val="00784486"/>
    <w:rsid w:val="00784B36"/>
    <w:rsid w:val="00784F59"/>
    <w:rsid w:val="0078596F"/>
    <w:rsid w:val="00785EBD"/>
    <w:rsid w:val="00787DCB"/>
    <w:rsid w:val="0079047B"/>
    <w:rsid w:val="0079091F"/>
    <w:rsid w:val="00790BA5"/>
    <w:rsid w:val="00790FDF"/>
    <w:rsid w:val="00793318"/>
    <w:rsid w:val="00793B9D"/>
    <w:rsid w:val="00796A62"/>
    <w:rsid w:val="007A084B"/>
    <w:rsid w:val="007A2208"/>
    <w:rsid w:val="007A5406"/>
    <w:rsid w:val="007B0419"/>
    <w:rsid w:val="007B0A53"/>
    <w:rsid w:val="007B0D12"/>
    <w:rsid w:val="007B1411"/>
    <w:rsid w:val="007B15BC"/>
    <w:rsid w:val="007B2EEC"/>
    <w:rsid w:val="007B36CA"/>
    <w:rsid w:val="007B381D"/>
    <w:rsid w:val="007B4C11"/>
    <w:rsid w:val="007B5901"/>
    <w:rsid w:val="007B618D"/>
    <w:rsid w:val="007B6209"/>
    <w:rsid w:val="007B665E"/>
    <w:rsid w:val="007B7230"/>
    <w:rsid w:val="007C171C"/>
    <w:rsid w:val="007C2B33"/>
    <w:rsid w:val="007C35AB"/>
    <w:rsid w:val="007C6055"/>
    <w:rsid w:val="007C60DD"/>
    <w:rsid w:val="007C651F"/>
    <w:rsid w:val="007C77FE"/>
    <w:rsid w:val="007C7838"/>
    <w:rsid w:val="007D0379"/>
    <w:rsid w:val="007D1908"/>
    <w:rsid w:val="007D1D0D"/>
    <w:rsid w:val="007D2450"/>
    <w:rsid w:val="007D311B"/>
    <w:rsid w:val="007D46C5"/>
    <w:rsid w:val="007D5636"/>
    <w:rsid w:val="007D57DE"/>
    <w:rsid w:val="007D5ECA"/>
    <w:rsid w:val="007D6BBD"/>
    <w:rsid w:val="007D7753"/>
    <w:rsid w:val="007D7957"/>
    <w:rsid w:val="007E0D7B"/>
    <w:rsid w:val="007E3FB5"/>
    <w:rsid w:val="007E404F"/>
    <w:rsid w:val="007E5C25"/>
    <w:rsid w:val="007E631A"/>
    <w:rsid w:val="007E6DDB"/>
    <w:rsid w:val="007E7259"/>
    <w:rsid w:val="007F17C5"/>
    <w:rsid w:val="007F1E82"/>
    <w:rsid w:val="007F5310"/>
    <w:rsid w:val="007F6CE9"/>
    <w:rsid w:val="007F7826"/>
    <w:rsid w:val="00801332"/>
    <w:rsid w:val="00804E76"/>
    <w:rsid w:val="00805212"/>
    <w:rsid w:val="00806CCB"/>
    <w:rsid w:val="008071C9"/>
    <w:rsid w:val="00807E7A"/>
    <w:rsid w:val="0081007E"/>
    <w:rsid w:val="008113D4"/>
    <w:rsid w:val="00811450"/>
    <w:rsid w:val="008117DC"/>
    <w:rsid w:val="0081351D"/>
    <w:rsid w:val="00813667"/>
    <w:rsid w:val="00815C64"/>
    <w:rsid w:val="008167E4"/>
    <w:rsid w:val="00816D8A"/>
    <w:rsid w:val="008170B3"/>
    <w:rsid w:val="008238CE"/>
    <w:rsid w:val="00825745"/>
    <w:rsid w:val="0082767A"/>
    <w:rsid w:val="00833C7F"/>
    <w:rsid w:val="00834DD5"/>
    <w:rsid w:val="008350B9"/>
    <w:rsid w:val="00840462"/>
    <w:rsid w:val="008428A5"/>
    <w:rsid w:val="00842E88"/>
    <w:rsid w:val="00844D4D"/>
    <w:rsid w:val="008452DB"/>
    <w:rsid w:val="00850B6F"/>
    <w:rsid w:val="0085200F"/>
    <w:rsid w:val="008521DE"/>
    <w:rsid w:val="0085336A"/>
    <w:rsid w:val="00853EA8"/>
    <w:rsid w:val="00855F1C"/>
    <w:rsid w:val="00857090"/>
    <w:rsid w:val="00860711"/>
    <w:rsid w:val="00860D0F"/>
    <w:rsid w:val="0086220F"/>
    <w:rsid w:val="008626FA"/>
    <w:rsid w:val="00862C6A"/>
    <w:rsid w:val="008635C1"/>
    <w:rsid w:val="00863D78"/>
    <w:rsid w:val="008644B2"/>
    <w:rsid w:val="008649E4"/>
    <w:rsid w:val="0086582E"/>
    <w:rsid w:val="00865DC0"/>
    <w:rsid w:val="00865E2B"/>
    <w:rsid w:val="008663A4"/>
    <w:rsid w:val="0086660A"/>
    <w:rsid w:val="00866C47"/>
    <w:rsid w:val="00873300"/>
    <w:rsid w:val="008748AD"/>
    <w:rsid w:val="008757B6"/>
    <w:rsid w:val="00875FAA"/>
    <w:rsid w:val="00876B6A"/>
    <w:rsid w:val="00876D5C"/>
    <w:rsid w:val="008771F2"/>
    <w:rsid w:val="008772BB"/>
    <w:rsid w:val="008774FB"/>
    <w:rsid w:val="0088038C"/>
    <w:rsid w:val="00880C4D"/>
    <w:rsid w:val="0088143F"/>
    <w:rsid w:val="00882D92"/>
    <w:rsid w:val="008852E2"/>
    <w:rsid w:val="00893D51"/>
    <w:rsid w:val="00894C53"/>
    <w:rsid w:val="008950B7"/>
    <w:rsid w:val="008A08FE"/>
    <w:rsid w:val="008A204C"/>
    <w:rsid w:val="008A279C"/>
    <w:rsid w:val="008A3329"/>
    <w:rsid w:val="008A476E"/>
    <w:rsid w:val="008B013F"/>
    <w:rsid w:val="008B0CD7"/>
    <w:rsid w:val="008B1039"/>
    <w:rsid w:val="008B1405"/>
    <w:rsid w:val="008B19DD"/>
    <w:rsid w:val="008B1E38"/>
    <w:rsid w:val="008B2810"/>
    <w:rsid w:val="008B293E"/>
    <w:rsid w:val="008B6D58"/>
    <w:rsid w:val="008B7C65"/>
    <w:rsid w:val="008B7D77"/>
    <w:rsid w:val="008B7EE9"/>
    <w:rsid w:val="008C019A"/>
    <w:rsid w:val="008C029F"/>
    <w:rsid w:val="008C32FF"/>
    <w:rsid w:val="008C4081"/>
    <w:rsid w:val="008C6947"/>
    <w:rsid w:val="008E063D"/>
    <w:rsid w:val="008E106F"/>
    <w:rsid w:val="008E2062"/>
    <w:rsid w:val="008E3C31"/>
    <w:rsid w:val="008E42F2"/>
    <w:rsid w:val="008E560E"/>
    <w:rsid w:val="008E5EE3"/>
    <w:rsid w:val="008E6A85"/>
    <w:rsid w:val="008E7A72"/>
    <w:rsid w:val="008F7690"/>
    <w:rsid w:val="008F7957"/>
    <w:rsid w:val="00900A58"/>
    <w:rsid w:val="00900BDE"/>
    <w:rsid w:val="00902507"/>
    <w:rsid w:val="009032E2"/>
    <w:rsid w:val="00905E6E"/>
    <w:rsid w:val="00907F26"/>
    <w:rsid w:val="00911001"/>
    <w:rsid w:val="00911FF2"/>
    <w:rsid w:val="00912F41"/>
    <w:rsid w:val="009130E0"/>
    <w:rsid w:val="00914895"/>
    <w:rsid w:val="00914B50"/>
    <w:rsid w:val="00915D2E"/>
    <w:rsid w:val="00916A08"/>
    <w:rsid w:val="009202E2"/>
    <w:rsid w:val="009204AE"/>
    <w:rsid w:val="0092237F"/>
    <w:rsid w:val="009233DE"/>
    <w:rsid w:val="00923A8F"/>
    <w:rsid w:val="009240EA"/>
    <w:rsid w:val="00924BBC"/>
    <w:rsid w:val="00930331"/>
    <w:rsid w:val="0093570E"/>
    <w:rsid w:val="009377BB"/>
    <w:rsid w:val="00940D53"/>
    <w:rsid w:val="00944627"/>
    <w:rsid w:val="00944B8F"/>
    <w:rsid w:val="009515ED"/>
    <w:rsid w:val="009517B6"/>
    <w:rsid w:val="00953924"/>
    <w:rsid w:val="009544A1"/>
    <w:rsid w:val="00954960"/>
    <w:rsid w:val="00956EC2"/>
    <w:rsid w:val="00957A03"/>
    <w:rsid w:val="00960213"/>
    <w:rsid w:val="00961368"/>
    <w:rsid w:val="00961DE2"/>
    <w:rsid w:val="00961EE2"/>
    <w:rsid w:val="00965C9B"/>
    <w:rsid w:val="00967193"/>
    <w:rsid w:val="009703AD"/>
    <w:rsid w:val="00972645"/>
    <w:rsid w:val="00973256"/>
    <w:rsid w:val="00973B56"/>
    <w:rsid w:val="0097520E"/>
    <w:rsid w:val="0097671F"/>
    <w:rsid w:val="00976F00"/>
    <w:rsid w:val="009813E3"/>
    <w:rsid w:val="00982BF8"/>
    <w:rsid w:val="0098371C"/>
    <w:rsid w:val="00983811"/>
    <w:rsid w:val="00984893"/>
    <w:rsid w:val="009848A6"/>
    <w:rsid w:val="0098559A"/>
    <w:rsid w:val="00986525"/>
    <w:rsid w:val="00986D02"/>
    <w:rsid w:val="00987DC1"/>
    <w:rsid w:val="00987E2D"/>
    <w:rsid w:val="009905D4"/>
    <w:rsid w:val="00990648"/>
    <w:rsid w:val="00990654"/>
    <w:rsid w:val="00990DAA"/>
    <w:rsid w:val="00993085"/>
    <w:rsid w:val="00993D9F"/>
    <w:rsid w:val="00995C67"/>
    <w:rsid w:val="009A0556"/>
    <w:rsid w:val="009A1D33"/>
    <w:rsid w:val="009A1D45"/>
    <w:rsid w:val="009A3850"/>
    <w:rsid w:val="009A6E7B"/>
    <w:rsid w:val="009A70A5"/>
    <w:rsid w:val="009B3369"/>
    <w:rsid w:val="009B3464"/>
    <w:rsid w:val="009B4668"/>
    <w:rsid w:val="009B5EA3"/>
    <w:rsid w:val="009C05BA"/>
    <w:rsid w:val="009C341E"/>
    <w:rsid w:val="009C51CC"/>
    <w:rsid w:val="009C7330"/>
    <w:rsid w:val="009C7432"/>
    <w:rsid w:val="009D09DE"/>
    <w:rsid w:val="009D3B61"/>
    <w:rsid w:val="009D4123"/>
    <w:rsid w:val="009D5680"/>
    <w:rsid w:val="009D6FBF"/>
    <w:rsid w:val="009D70BC"/>
    <w:rsid w:val="009D779F"/>
    <w:rsid w:val="009E0539"/>
    <w:rsid w:val="009E1439"/>
    <w:rsid w:val="009E18C7"/>
    <w:rsid w:val="009E1DF0"/>
    <w:rsid w:val="009E25F0"/>
    <w:rsid w:val="009E2E0E"/>
    <w:rsid w:val="009E3CEC"/>
    <w:rsid w:val="009E4083"/>
    <w:rsid w:val="009E5B16"/>
    <w:rsid w:val="009E786F"/>
    <w:rsid w:val="009E7EC4"/>
    <w:rsid w:val="009F0447"/>
    <w:rsid w:val="009F0968"/>
    <w:rsid w:val="009F1600"/>
    <w:rsid w:val="009F544D"/>
    <w:rsid w:val="009F5A46"/>
    <w:rsid w:val="009F60FF"/>
    <w:rsid w:val="009F7000"/>
    <w:rsid w:val="00A00520"/>
    <w:rsid w:val="00A01384"/>
    <w:rsid w:val="00A016C9"/>
    <w:rsid w:val="00A017E6"/>
    <w:rsid w:val="00A02784"/>
    <w:rsid w:val="00A028CD"/>
    <w:rsid w:val="00A03C63"/>
    <w:rsid w:val="00A051F6"/>
    <w:rsid w:val="00A06F36"/>
    <w:rsid w:val="00A118AC"/>
    <w:rsid w:val="00A13908"/>
    <w:rsid w:val="00A15E40"/>
    <w:rsid w:val="00A167F7"/>
    <w:rsid w:val="00A17CC6"/>
    <w:rsid w:val="00A17F5E"/>
    <w:rsid w:val="00A201A2"/>
    <w:rsid w:val="00A205AC"/>
    <w:rsid w:val="00A20822"/>
    <w:rsid w:val="00A21583"/>
    <w:rsid w:val="00A216C3"/>
    <w:rsid w:val="00A21C95"/>
    <w:rsid w:val="00A21E64"/>
    <w:rsid w:val="00A22B09"/>
    <w:rsid w:val="00A23B80"/>
    <w:rsid w:val="00A24B00"/>
    <w:rsid w:val="00A24DB2"/>
    <w:rsid w:val="00A2729C"/>
    <w:rsid w:val="00A27515"/>
    <w:rsid w:val="00A27CE6"/>
    <w:rsid w:val="00A3057C"/>
    <w:rsid w:val="00A307F7"/>
    <w:rsid w:val="00A30D6E"/>
    <w:rsid w:val="00A31415"/>
    <w:rsid w:val="00A31B04"/>
    <w:rsid w:val="00A31D74"/>
    <w:rsid w:val="00A350D0"/>
    <w:rsid w:val="00A35772"/>
    <w:rsid w:val="00A36643"/>
    <w:rsid w:val="00A367B6"/>
    <w:rsid w:val="00A379F9"/>
    <w:rsid w:val="00A40BEE"/>
    <w:rsid w:val="00A4114A"/>
    <w:rsid w:val="00A41B95"/>
    <w:rsid w:val="00A433A1"/>
    <w:rsid w:val="00A43C41"/>
    <w:rsid w:val="00A45538"/>
    <w:rsid w:val="00A472FB"/>
    <w:rsid w:val="00A5021E"/>
    <w:rsid w:val="00A516C9"/>
    <w:rsid w:val="00A51949"/>
    <w:rsid w:val="00A5275C"/>
    <w:rsid w:val="00A529A4"/>
    <w:rsid w:val="00A556F0"/>
    <w:rsid w:val="00A56F61"/>
    <w:rsid w:val="00A57204"/>
    <w:rsid w:val="00A57FCD"/>
    <w:rsid w:val="00A6064E"/>
    <w:rsid w:val="00A613AF"/>
    <w:rsid w:val="00A6165F"/>
    <w:rsid w:val="00A61C3D"/>
    <w:rsid w:val="00A625CE"/>
    <w:rsid w:val="00A62C53"/>
    <w:rsid w:val="00A63650"/>
    <w:rsid w:val="00A63AC5"/>
    <w:rsid w:val="00A648C7"/>
    <w:rsid w:val="00A64AAB"/>
    <w:rsid w:val="00A708A8"/>
    <w:rsid w:val="00A709CF"/>
    <w:rsid w:val="00A70FBC"/>
    <w:rsid w:val="00A711CF"/>
    <w:rsid w:val="00A7304D"/>
    <w:rsid w:val="00A748D7"/>
    <w:rsid w:val="00A749B9"/>
    <w:rsid w:val="00A757E6"/>
    <w:rsid w:val="00A774B6"/>
    <w:rsid w:val="00A80097"/>
    <w:rsid w:val="00A808E4"/>
    <w:rsid w:val="00A80CFD"/>
    <w:rsid w:val="00A80D83"/>
    <w:rsid w:val="00A81835"/>
    <w:rsid w:val="00A82EBC"/>
    <w:rsid w:val="00A84731"/>
    <w:rsid w:val="00A85982"/>
    <w:rsid w:val="00A85EA0"/>
    <w:rsid w:val="00A86895"/>
    <w:rsid w:val="00A936FE"/>
    <w:rsid w:val="00A95FB6"/>
    <w:rsid w:val="00A96876"/>
    <w:rsid w:val="00A96B7C"/>
    <w:rsid w:val="00A979CC"/>
    <w:rsid w:val="00AA1435"/>
    <w:rsid w:val="00AA2C04"/>
    <w:rsid w:val="00AA3A89"/>
    <w:rsid w:val="00AA5098"/>
    <w:rsid w:val="00AA6335"/>
    <w:rsid w:val="00AA6D14"/>
    <w:rsid w:val="00AB03D8"/>
    <w:rsid w:val="00AB0E72"/>
    <w:rsid w:val="00AB246B"/>
    <w:rsid w:val="00AB6839"/>
    <w:rsid w:val="00AC0166"/>
    <w:rsid w:val="00AC09A3"/>
    <w:rsid w:val="00AC22EE"/>
    <w:rsid w:val="00AC2823"/>
    <w:rsid w:val="00AC41FB"/>
    <w:rsid w:val="00AC4726"/>
    <w:rsid w:val="00AC5FFA"/>
    <w:rsid w:val="00AC6DF7"/>
    <w:rsid w:val="00AC7302"/>
    <w:rsid w:val="00AD19EB"/>
    <w:rsid w:val="00AD27C4"/>
    <w:rsid w:val="00AD2D05"/>
    <w:rsid w:val="00AD54DA"/>
    <w:rsid w:val="00AD6025"/>
    <w:rsid w:val="00AE04CE"/>
    <w:rsid w:val="00AE0524"/>
    <w:rsid w:val="00AE11CF"/>
    <w:rsid w:val="00AE5BE9"/>
    <w:rsid w:val="00AF06D1"/>
    <w:rsid w:val="00AF0BA4"/>
    <w:rsid w:val="00AF2BBD"/>
    <w:rsid w:val="00AF49A6"/>
    <w:rsid w:val="00AF56D0"/>
    <w:rsid w:val="00B02C90"/>
    <w:rsid w:val="00B04255"/>
    <w:rsid w:val="00B064FF"/>
    <w:rsid w:val="00B067C3"/>
    <w:rsid w:val="00B06C65"/>
    <w:rsid w:val="00B0778E"/>
    <w:rsid w:val="00B1411B"/>
    <w:rsid w:val="00B14B5A"/>
    <w:rsid w:val="00B15A5F"/>
    <w:rsid w:val="00B20968"/>
    <w:rsid w:val="00B20B76"/>
    <w:rsid w:val="00B20BF1"/>
    <w:rsid w:val="00B20D8B"/>
    <w:rsid w:val="00B21EE4"/>
    <w:rsid w:val="00B24358"/>
    <w:rsid w:val="00B24CFE"/>
    <w:rsid w:val="00B2535E"/>
    <w:rsid w:val="00B25D02"/>
    <w:rsid w:val="00B26060"/>
    <w:rsid w:val="00B26E23"/>
    <w:rsid w:val="00B278A4"/>
    <w:rsid w:val="00B30D90"/>
    <w:rsid w:val="00B31AD7"/>
    <w:rsid w:val="00B32AA4"/>
    <w:rsid w:val="00B34F8F"/>
    <w:rsid w:val="00B37233"/>
    <w:rsid w:val="00B37CC3"/>
    <w:rsid w:val="00B40640"/>
    <w:rsid w:val="00B41214"/>
    <w:rsid w:val="00B41B7A"/>
    <w:rsid w:val="00B41BED"/>
    <w:rsid w:val="00B427F6"/>
    <w:rsid w:val="00B4397B"/>
    <w:rsid w:val="00B44131"/>
    <w:rsid w:val="00B45774"/>
    <w:rsid w:val="00B4656D"/>
    <w:rsid w:val="00B4797A"/>
    <w:rsid w:val="00B51C3D"/>
    <w:rsid w:val="00B51D97"/>
    <w:rsid w:val="00B51F7D"/>
    <w:rsid w:val="00B5442A"/>
    <w:rsid w:val="00B548AC"/>
    <w:rsid w:val="00B54A8F"/>
    <w:rsid w:val="00B55506"/>
    <w:rsid w:val="00B56953"/>
    <w:rsid w:val="00B57F02"/>
    <w:rsid w:val="00B614F2"/>
    <w:rsid w:val="00B61B46"/>
    <w:rsid w:val="00B61FB9"/>
    <w:rsid w:val="00B63BA2"/>
    <w:rsid w:val="00B66C78"/>
    <w:rsid w:val="00B6710B"/>
    <w:rsid w:val="00B672A0"/>
    <w:rsid w:val="00B7099A"/>
    <w:rsid w:val="00B71376"/>
    <w:rsid w:val="00B740FF"/>
    <w:rsid w:val="00B74FA5"/>
    <w:rsid w:val="00B75AF9"/>
    <w:rsid w:val="00B82EB3"/>
    <w:rsid w:val="00B83527"/>
    <w:rsid w:val="00B855DB"/>
    <w:rsid w:val="00B8710D"/>
    <w:rsid w:val="00B87975"/>
    <w:rsid w:val="00B879B2"/>
    <w:rsid w:val="00B927F9"/>
    <w:rsid w:val="00B93CDD"/>
    <w:rsid w:val="00B94A38"/>
    <w:rsid w:val="00B94D60"/>
    <w:rsid w:val="00B9559E"/>
    <w:rsid w:val="00B95AC7"/>
    <w:rsid w:val="00B96123"/>
    <w:rsid w:val="00B9748D"/>
    <w:rsid w:val="00BA1398"/>
    <w:rsid w:val="00BA2AFD"/>
    <w:rsid w:val="00BA7E92"/>
    <w:rsid w:val="00BB0369"/>
    <w:rsid w:val="00BB1C45"/>
    <w:rsid w:val="00BB3DAA"/>
    <w:rsid w:val="00BB40E7"/>
    <w:rsid w:val="00BB4E8C"/>
    <w:rsid w:val="00BB554F"/>
    <w:rsid w:val="00BB55AA"/>
    <w:rsid w:val="00BB76ED"/>
    <w:rsid w:val="00BC068E"/>
    <w:rsid w:val="00BC16E5"/>
    <w:rsid w:val="00BC16E9"/>
    <w:rsid w:val="00BC17D7"/>
    <w:rsid w:val="00BC1E44"/>
    <w:rsid w:val="00BC2BE7"/>
    <w:rsid w:val="00BC5BC9"/>
    <w:rsid w:val="00BC716B"/>
    <w:rsid w:val="00BD363E"/>
    <w:rsid w:val="00BD38FC"/>
    <w:rsid w:val="00BD410C"/>
    <w:rsid w:val="00BD464D"/>
    <w:rsid w:val="00BD7B95"/>
    <w:rsid w:val="00BE209F"/>
    <w:rsid w:val="00BE4379"/>
    <w:rsid w:val="00BE4EBF"/>
    <w:rsid w:val="00BE707F"/>
    <w:rsid w:val="00BF000A"/>
    <w:rsid w:val="00BF32B7"/>
    <w:rsid w:val="00BF3399"/>
    <w:rsid w:val="00BF72C4"/>
    <w:rsid w:val="00C02011"/>
    <w:rsid w:val="00C033EB"/>
    <w:rsid w:val="00C04A88"/>
    <w:rsid w:val="00C04D23"/>
    <w:rsid w:val="00C0662B"/>
    <w:rsid w:val="00C07DCC"/>
    <w:rsid w:val="00C10360"/>
    <w:rsid w:val="00C1161B"/>
    <w:rsid w:val="00C16605"/>
    <w:rsid w:val="00C169AA"/>
    <w:rsid w:val="00C16CB8"/>
    <w:rsid w:val="00C17455"/>
    <w:rsid w:val="00C24CBD"/>
    <w:rsid w:val="00C26340"/>
    <w:rsid w:val="00C26B05"/>
    <w:rsid w:val="00C26B66"/>
    <w:rsid w:val="00C27F65"/>
    <w:rsid w:val="00C31145"/>
    <w:rsid w:val="00C316C7"/>
    <w:rsid w:val="00C31F8F"/>
    <w:rsid w:val="00C3496A"/>
    <w:rsid w:val="00C34B3B"/>
    <w:rsid w:val="00C367C9"/>
    <w:rsid w:val="00C36AED"/>
    <w:rsid w:val="00C411EC"/>
    <w:rsid w:val="00C44A39"/>
    <w:rsid w:val="00C44A95"/>
    <w:rsid w:val="00C44DC6"/>
    <w:rsid w:val="00C45086"/>
    <w:rsid w:val="00C46253"/>
    <w:rsid w:val="00C469F0"/>
    <w:rsid w:val="00C46FD1"/>
    <w:rsid w:val="00C51265"/>
    <w:rsid w:val="00C5163B"/>
    <w:rsid w:val="00C5284F"/>
    <w:rsid w:val="00C53FAF"/>
    <w:rsid w:val="00C55C01"/>
    <w:rsid w:val="00C56860"/>
    <w:rsid w:val="00C579E4"/>
    <w:rsid w:val="00C601A3"/>
    <w:rsid w:val="00C60EA5"/>
    <w:rsid w:val="00C61A44"/>
    <w:rsid w:val="00C64243"/>
    <w:rsid w:val="00C64D60"/>
    <w:rsid w:val="00C6626B"/>
    <w:rsid w:val="00C66F09"/>
    <w:rsid w:val="00C67DC3"/>
    <w:rsid w:val="00C713B8"/>
    <w:rsid w:val="00C719EF"/>
    <w:rsid w:val="00C72939"/>
    <w:rsid w:val="00C72985"/>
    <w:rsid w:val="00C73D9F"/>
    <w:rsid w:val="00C757C5"/>
    <w:rsid w:val="00C75C8E"/>
    <w:rsid w:val="00C75EB3"/>
    <w:rsid w:val="00C766DD"/>
    <w:rsid w:val="00C80AD8"/>
    <w:rsid w:val="00C80D6A"/>
    <w:rsid w:val="00C81641"/>
    <w:rsid w:val="00C81A12"/>
    <w:rsid w:val="00C83A38"/>
    <w:rsid w:val="00C84A05"/>
    <w:rsid w:val="00C84E34"/>
    <w:rsid w:val="00C90B30"/>
    <w:rsid w:val="00C9372A"/>
    <w:rsid w:val="00C95540"/>
    <w:rsid w:val="00C96496"/>
    <w:rsid w:val="00C9797B"/>
    <w:rsid w:val="00C97DC5"/>
    <w:rsid w:val="00CA07D2"/>
    <w:rsid w:val="00CA094C"/>
    <w:rsid w:val="00CA16C6"/>
    <w:rsid w:val="00CA1B18"/>
    <w:rsid w:val="00CA33D8"/>
    <w:rsid w:val="00CA4D5A"/>
    <w:rsid w:val="00CA63EA"/>
    <w:rsid w:val="00CA6488"/>
    <w:rsid w:val="00CB2EDD"/>
    <w:rsid w:val="00CB4715"/>
    <w:rsid w:val="00CB6740"/>
    <w:rsid w:val="00CB69B7"/>
    <w:rsid w:val="00CC0C81"/>
    <w:rsid w:val="00CC112D"/>
    <w:rsid w:val="00CC23BE"/>
    <w:rsid w:val="00CC2BD2"/>
    <w:rsid w:val="00CC2E58"/>
    <w:rsid w:val="00CC3C00"/>
    <w:rsid w:val="00CC5A66"/>
    <w:rsid w:val="00CC717B"/>
    <w:rsid w:val="00CD023B"/>
    <w:rsid w:val="00CD0FE8"/>
    <w:rsid w:val="00CD62D2"/>
    <w:rsid w:val="00CD63B3"/>
    <w:rsid w:val="00CD6937"/>
    <w:rsid w:val="00CD777D"/>
    <w:rsid w:val="00CE03E7"/>
    <w:rsid w:val="00CE219D"/>
    <w:rsid w:val="00CE2A95"/>
    <w:rsid w:val="00CE4217"/>
    <w:rsid w:val="00CE4AD2"/>
    <w:rsid w:val="00CE4F8D"/>
    <w:rsid w:val="00CE5514"/>
    <w:rsid w:val="00CE59F0"/>
    <w:rsid w:val="00CE5CF0"/>
    <w:rsid w:val="00CE5DC0"/>
    <w:rsid w:val="00CE7797"/>
    <w:rsid w:val="00CE7E8C"/>
    <w:rsid w:val="00CF093A"/>
    <w:rsid w:val="00CF0B2D"/>
    <w:rsid w:val="00CF0CE2"/>
    <w:rsid w:val="00CF1746"/>
    <w:rsid w:val="00CF26EA"/>
    <w:rsid w:val="00CF3858"/>
    <w:rsid w:val="00CF4B8B"/>
    <w:rsid w:val="00CF52D5"/>
    <w:rsid w:val="00CF5DF1"/>
    <w:rsid w:val="00D01440"/>
    <w:rsid w:val="00D0384A"/>
    <w:rsid w:val="00D045E1"/>
    <w:rsid w:val="00D05AF2"/>
    <w:rsid w:val="00D063D2"/>
    <w:rsid w:val="00D10C36"/>
    <w:rsid w:val="00D132E0"/>
    <w:rsid w:val="00D15523"/>
    <w:rsid w:val="00D16440"/>
    <w:rsid w:val="00D2010B"/>
    <w:rsid w:val="00D22A1E"/>
    <w:rsid w:val="00D23D0C"/>
    <w:rsid w:val="00D272F2"/>
    <w:rsid w:val="00D2779C"/>
    <w:rsid w:val="00D306FB"/>
    <w:rsid w:val="00D30991"/>
    <w:rsid w:val="00D31354"/>
    <w:rsid w:val="00D339F1"/>
    <w:rsid w:val="00D35579"/>
    <w:rsid w:val="00D35C22"/>
    <w:rsid w:val="00D363B7"/>
    <w:rsid w:val="00D401DF"/>
    <w:rsid w:val="00D41F28"/>
    <w:rsid w:val="00D43F9A"/>
    <w:rsid w:val="00D44EC7"/>
    <w:rsid w:val="00D44FA5"/>
    <w:rsid w:val="00D45556"/>
    <w:rsid w:val="00D4603B"/>
    <w:rsid w:val="00D50302"/>
    <w:rsid w:val="00D50992"/>
    <w:rsid w:val="00D51C65"/>
    <w:rsid w:val="00D53AFE"/>
    <w:rsid w:val="00D54CCC"/>
    <w:rsid w:val="00D57E58"/>
    <w:rsid w:val="00D61E71"/>
    <w:rsid w:val="00D620D1"/>
    <w:rsid w:val="00D62D71"/>
    <w:rsid w:val="00D63045"/>
    <w:rsid w:val="00D63C5D"/>
    <w:rsid w:val="00D655E1"/>
    <w:rsid w:val="00D70988"/>
    <w:rsid w:val="00D7298A"/>
    <w:rsid w:val="00D74B88"/>
    <w:rsid w:val="00D76707"/>
    <w:rsid w:val="00D82765"/>
    <w:rsid w:val="00D82CF4"/>
    <w:rsid w:val="00D8378E"/>
    <w:rsid w:val="00D844BA"/>
    <w:rsid w:val="00D85101"/>
    <w:rsid w:val="00D86A46"/>
    <w:rsid w:val="00D904E3"/>
    <w:rsid w:val="00D91473"/>
    <w:rsid w:val="00D93FF1"/>
    <w:rsid w:val="00D9443E"/>
    <w:rsid w:val="00D94DEA"/>
    <w:rsid w:val="00D9770C"/>
    <w:rsid w:val="00D97D6D"/>
    <w:rsid w:val="00DA2E42"/>
    <w:rsid w:val="00DA2FCE"/>
    <w:rsid w:val="00DA32AC"/>
    <w:rsid w:val="00DA6CE1"/>
    <w:rsid w:val="00DA6EBA"/>
    <w:rsid w:val="00DA7CA2"/>
    <w:rsid w:val="00DB100F"/>
    <w:rsid w:val="00DB17CE"/>
    <w:rsid w:val="00DB2E99"/>
    <w:rsid w:val="00DB5476"/>
    <w:rsid w:val="00DB5C21"/>
    <w:rsid w:val="00DB6822"/>
    <w:rsid w:val="00DB7D9C"/>
    <w:rsid w:val="00DC03C5"/>
    <w:rsid w:val="00DC0779"/>
    <w:rsid w:val="00DC11CD"/>
    <w:rsid w:val="00DC1324"/>
    <w:rsid w:val="00DC1599"/>
    <w:rsid w:val="00DC1B1F"/>
    <w:rsid w:val="00DC1D5A"/>
    <w:rsid w:val="00DC3B8F"/>
    <w:rsid w:val="00DC5D2E"/>
    <w:rsid w:val="00DC6342"/>
    <w:rsid w:val="00DD16E2"/>
    <w:rsid w:val="00DD19CB"/>
    <w:rsid w:val="00DD204E"/>
    <w:rsid w:val="00DD3E8C"/>
    <w:rsid w:val="00DD4F8F"/>
    <w:rsid w:val="00DD55C7"/>
    <w:rsid w:val="00DD7785"/>
    <w:rsid w:val="00DE2223"/>
    <w:rsid w:val="00DE2686"/>
    <w:rsid w:val="00DE2ED7"/>
    <w:rsid w:val="00DE4542"/>
    <w:rsid w:val="00DE473E"/>
    <w:rsid w:val="00DE5C7D"/>
    <w:rsid w:val="00DE6724"/>
    <w:rsid w:val="00DE6C57"/>
    <w:rsid w:val="00DE6F08"/>
    <w:rsid w:val="00DE79A2"/>
    <w:rsid w:val="00DF10B4"/>
    <w:rsid w:val="00DF1AF8"/>
    <w:rsid w:val="00DF29E7"/>
    <w:rsid w:val="00DF2F20"/>
    <w:rsid w:val="00DF3A7D"/>
    <w:rsid w:val="00DF41F1"/>
    <w:rsid w:val="00DF48F3"/>
    <w:rsid w:val="00DF5153"/>
    <w:rsid w:val="00DF57B7"/>
    <w:rsid w:val="00DF651B"/>
    <w:rsid w:val="00DF6EFC"/>
    <w:rsid w:val="00DF7852"/>
    <w:rsid w:val="00E009F9"/>
    <w:rsid w:val="00E012B6"/>
    <w:rsid w:val="00E03294"/>
    <w:rsid w:val="00E0571E"/>
    <w:rsid w:val="00E07342"/>
    <w:rsid w:val="00E07E7B"/>
    <w:rsid w:val="00E11098"/>
    <w:rsid w:val="00E1194A"/>
    <w:rsid w:val="00E1293E"/>
    <w:rsid w:val="00E12D3D"/>
    <w:rsid w:val="00E14E6C"/>
    <w:rsid w:val="00E15E57"/>
    <w:rsid w:val="00E21D4F"/>
    <w:rsid w:val="00E2342D"/>
    <w:rsid w:val="00E24A3E"/>
    <w:rsid w:val="00E26EB1"/>
    <w:rsid w:val="00E30859"/>
    <w:rsid w:val="00E30F7D"/>
    <w:rsid w:val="00E3189E"/>
    <w:rsid w:val="00E326DF"/>
    <w:rsid w:val="00E32A79"/>
    <w:rsid w:val="00E33B5E"/>
    <w:rsid w:val="00E34090"/>
    <w:rsid w:val="00E359AC"/>
    <w:rsid w:val="00E36322"/>
    <w:rsid w:val="00E37A05"/>
    <w:rsid w:val="00E40413"/>
    <w:rsid w:val="00E41DBF"/>
    <w:rsid w:val="00E43641"/>
    <w:rsid w:val="00E45D58"/>
    <w:rsid w:val="00E515B4"/>
    <w:rsid w:val="00E5188B"/>
    <w:rsid w:val="00E51DCB"/>
    <w:rsid w:val="00E5264D"/>
    <w:rsid w:val="00E53F48"/>
    <w:rsid w:val="00E54530"/>
    <w:rsid w:val="00E564B9"/>
    <w:rsid w:val="00E57312"/>
    <w:rsid w:val="00E57B17"/>
    <w:rsid w:val="00E614DA"/>
    <w:rsid w:val="00E62215"/>
    <w:rsid w:val="00E64F1C"/>
    <w:rsid w:val="00E65B50"/>
    <w:rsid w:val="00E671A8"/>
    <w:rsid w:val="00E67565"/>
    <w:rsid w:val="00E70EF7"/>
    <w:rsid w:val="00E712CE"/>
    <w:rsid w:val="00E7209D"/>
    <w:rsid w:val="00E7273F"/>
    <w:rsid w:val="00E72943"/>
    <w:rsid w:val="00E74ADA"/>
    <w:rsid w:val="00E74D61"/>
    <w:rsid w:val="00E74D81"/>
    <w:rsid w:val="00E80CD9"/>
    <w:rsid w:val="00E80D75"/>
    <w:rsid w:val="00E80F70"/>
    <w:rsid w:val="00E81C8D"/>
    <w:rsid w:val="00E830AA"/>
    <w:rsid w:val="00E84BDC"/>
    <w:rsid w:val="00E85380"/>
    <w:rsid w:val="00E857C1"/>
    <w:rsid w:val="00E9157E"/>
    <w:rsid w:val="00E92D00"/>
    <w:rsid w:val="00E93D97"/>
    <w:rsid w:val="00E95446"/>
    <w:rsid w:val="00EA0071"/>
    <w:rsid w:val="00EA0FC6"/>
    <w:rsid w:val="00EA27E4"/>
    <w:rsid w:val="00EA2ACA"/>
    <w:rsid w:val="00EA2E18"/>
    <w:rsid w:val="00EA588F"/>
    <w:rsid w:val="00EA6BCA"/>
    <w:rsid w:val="00EB1ABE"/>
    <w:rsid w:val="00EB1F4E"/>
    <w:rsid w:val="00EB377A"/>
    <w:rsid w:val="00EB4185"/>
    <w:rsid w:val="00EB77C4"/>
    <w:rsid w:val="00EB7868"/>
    <w:rsid w:val="00EC014E"/>
    <w:rsid w:val="00EC0C56"/>
    <w:rsid w:val="00EC0E5C"/>
    <w:rsid w:val="00EC3195"/>
    <w:rsid w:val="00EC4E0E"/>
    <w:rsid w:val="00EC65A3"/>
    <w:rsid w:val="00EC691A"/>
    <w:rsid w:val="00EC7D6D"/>
    <w:rsid w:val="00ED07DA"/>
    <w:rsid w:val="00ED0F4C"/>
    <w:rsid w:val="00ED17FE"/>
    <w:rsid w:val="00ED1A82"/>
    <w:rsid w:val="00ED6387"/>
    <w:rsid w:val="00ED675B"/>
    <w:rsid w:val="00EE039D"/>
    <w:rsid w:val="00EE07F1"/>
    <w:rsid w:val="00EE49DA"/>
    <w:rsid w:val="00EE4AB1"/>
    <w:rsid w:val="00EE4FE6"/>
    <w:rsid w:val="00EE7A2E"/>
    <w:rsid w:val="00EF04D7"/>
    <w:rsid w:val="00EF0BCB"/>
    <w:rsid w:val="00EF13BD"/>
    <w:rsid w:val="00EF3B8B"/>
    <w:rsid w:val="00EF3E81"/>
    <w:rsid w:val="00EF3FD7"/>
    <w:rsid w:val="00EF4721"/>
    <w:rsid w:val="00EF5206"/>
    <w:rsid w:val="00EF5919"/>
    <w:rsid w:val="00EF59DC"/>
    <w:rsid w:val="00F0132F"/>
    <w:rsid w:val="00F01617"/>
    <w:rsid w:val="00F02C84"/>
    <w:rsid w:val="00F03513"/>
    <w:rsid w:val="00F0532B"/>
    <w:rsid w:val="00F0544F"/>
    <w:rsid w:val="00F06529"/>
    <w:rsid w:val="00F06823"/>
    <w:rsid w:val="00F07C4B"/>
    <w:rsid w:val="00F11A8C"/>
    <w:rsid w:val="00F11E95"/>
    <w:rsid w:val="00F13206"/>
    <w:rsid w:val="00F1438A"/>
    <w:rsid w:val="00F166B7"/>
    <w:rsid w:val="00F16AA6"/>
    <w:rsid w:val="00F17D52"/>
    <w:rsid w:val="00F17D7F"/>
    <w:rsid w:val="00F21C88"/>
    <w:rsid w:val="00F23EF5"/>
    <w:rsid w:val="00F2437B"/>
    <w:rsid w:val="00F2573D"/>
    <w:rsid w:val="00F26706"/>
    <w:rsid w:val="00F30023"/>
    <w:rsid w:val="00F300F3"/>
    <w:rsid w:val="00F3052A"/>
    <w:rsid w:val="00F315C5"/>
    <w:rsid w:val="00F325F7"/>
    <w:rsid w:val="00F3308F"/>
    <w:rsid w:val="00F33E5C"/>
    <w:rsid w:val="00F34C40"/>
    <w:rsid w:val="00F35737"/>
    <w:rsid w:val="00F35A63"/>
    <w:rsid w:val="00F3722A"/>
    <w:rsid w:val="00F374B3"/>
    <w:rsid w:val="00F37536"/>
    <w:rsid w:val="00F3788F"/>
    <w:rsid w:val="00F37F9B"/>
    <w:rsid w:val="00F4073C"/>
    <w:rsid w:val="00F41D46"/>
    <w:rsid w:val="00F432C8"/>
    <w:rsid w:val="00F44EC9"/>
    <w:rsid w:val="00F45209"/>
    <w:rsid w:val="00F45FAA"/>
    <w:rsid w:val="00F46938"/>
    <w:rsid w:val="00F47BD8"/>
    <w:rsid w:val="00F51ACE"/>
    <w:rsid w:val="00F52AAC"/>
    <w:rsid w:val="00F52D1C"/>
    <w:rsid w:val="00F534FF"/>
    <w:rsid w:val="00F53A7E"/>
    <w:rsid w:val="00F54BF4"/>
    <w:rsid w:val="00F54D2A"/>
    <w:rsid w:val="00F55589"/>
    <w:rsid w:val="00F55946"/>
    <w:rsid w:val="00F561D9"/>
    <w:rsid w:val="00F5634F"/>
    <w:rsid w:val="00F57061"/>
    <w:rsid w:val="00F60E54"/>
    <w:rsid w:val="00F647E2"/>
    <w:rsid w:val="00F65D21"/>
    <w:rsid w:val="00F66B0A"/>
    <w:rsid w:val="00F66D61"/>
    <w:rsid w:val="00F670A6"/>
    <w:rsid w:val="00F67931"/>
    <w:rsid w:val="00F72A84"/>
    <w:rsid w:val="00F73D49"/>
    <w:rsid w:val="00F73D73"/>
    <w:rsid w:val="00F761FB"/>
    <w:rsid w:val="00F77554"/>
    <w:rsid w:val="00F777BE"/>
    <w:rsid w:val="00F77D7A"/>
    <w:rsid w:val="00F80ABC"/>
    <w:rsid w:val="00F839EB"/>
    <w:rsid w:val="00F8401E"/>
    <w:rsid w:val="00F848F7"/>
    <w:rsid w:val="00F8496F"/>
    <w:rsid w:val="00F858F3"/>
    <w:rsid w:val="00F85C40"/>
    <w:rsid w:val="00F87643"/>
    <w:rsid w:val="00F911BF"/>
    <w:rsid w:val="00F9147E"/>
    <w:rsid w:val="00F91885"/>
    <w:rsid w:val="00F91BC7"/>
    <w:rsid w:val="00F91DDF"/>
    <w:rsid w:val="00F92917"/>
    <w:rsid w:val="00F92A72"/>
    <w:rsid w:val="00F947B6"/>
    <w:rsid w:val="00F967BE"/>
    <w:rsid w:val="00F96D6D"/>
    <w:rsid w:val="00FA18AF"/>
    <w:rsid w:val="00FA37C9"/>
    <w:rsid w:val="00FA4380"/>
    <w:rsid w:val="00FA47FD"/>
    <w:rsid w:val="00FA6E2C"/>
    <w:rsid w:val="00FB0004"/>
    <w:rsid w:val="00FB0FFA"/>
    <w:rsid w:val="00FB410E"/>
    <w:rsid w:val="00FB53CD"/>
    <w:rsid w:val="00FB798C"/>
    <w:rsid w:val="00FB7AF4"/>
    <w:rsid w:val="00FC0377"/>
    <w:rsid w:val="00FC3445"/>
    <w:rsid w:val="00FC34FF"/>
    <w:rsid w:val="00FC3858"/>
    <w:rsid w:val="00FC500E"/>
    <w:rsid w:val="00FC5147"/>
    <w:rsid w:val="00FC628E"/>
    <w:rsid w:val="00FC64AC"/>
    <w:rsid w:val="00FC73A1"/>
    <w:rsid w:val="00FD03DA"/>
    <w:rsid w:val="00FD06EE"/>
    <w:rsid w:val="00FD2B1D"/>
    <w:rsid w:val="00FD42AF"/>
    <w:rsid w:val="00FD594C"/>
    <w:rsid w:val="00FD6478"/>
    <w:rsid w:val="00FD6F15"/>
    <w:rsid w:val="00FD7B26"/>
    <w:rsid w:val="00FE0655"/>
    <w:rsid w:val="00FE1C12"/>
    <w:rsid w:val="00FE279A"/>
    <w:rsid w:val="00FE4B4A"/>
    <w:rsid w:val="00FE66BD"/>
    <w:rsid w:val="00FE74DE"/>
    <w:rsid w:val="00FE7A91"/>
    <w:rsid w:val="00FE7B2E"/>
    <w:rsid w:val="00FF06E0"/>
    <w:rsid w:val="00FF1F4E"/>
    <w:rsid w:val="00FF2EAD"/>
    <w:rsid w:val="00FF4200"/>
    <w:rsid w:val="00FF43C3"/>
    <w:rsid w:val="00FF4A3D"/>
    <w:rsid w:val="00FF6D41"/>
  </w:rsids>
  <m:mathPr>
    <m:mathFont m:val="Cambria Math"/>
    <m:brkBin m:val="before"/>
    <m:brkBinSub m:val="--"/>
    <m:smallFrac/>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11B309"/>
  <w15:docId w15:val="{C19B87A6-39DE-4D46-B278-671C2D6C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SG" w:eastAsia="en-SG"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36CA"/>
    <w:rPr>
      <w:sz w:val="22"/>
      <w:szCs w:val="22"/>
      <w:lang w:eastAsia="en-US"/>
    </w:rPr>
  </w:style>
  <w:style w:type="paragraph" w:styleId="Heading3">
    <w:name w:val="heading 3"/>
    <w:basedOn w:val="Normal"/>
    <w:link w:val="Heading3Char"/>
    <w:uiPriority w:val="9"/>
    <w:qFormat/>
    <w:rsid w:val="006744E1"/>
    <w:pPr>
      <w:spacing w:before="100" w:beforeAutospacing="1" w:after="100" w:afterAutospacing="1" w:line="240" w:lineRule="auto"/>
      <w:outlineLvl w:val="2"/>
    </w:pPr>
    <w:rPr>
      <w:rFonts w:ascii="Times New Roman" w:hAnsi="Times New Roman"/>
      <w:b/>
      <w:bCs/>
      <w:sz w:val="27"/>
      <w:szCs w:val="27"/>
      <w:lan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locked/>
    <w:rsid w:val="006744E1"/>
    <w:rPr>
      <w:rFonts w:ascii="Times New Roman" w:hAnsi="Times New Roman"/>
      <w:b/>
      <w:sz w:val="27"/>
      <w:lang w:eastAsia="en-SG"/>
    </w:rPr>
  </w:style>
  <w:style w:type="paragraph" w:styleId="BalloonText">
    <w:name w:val="Balloon Text"/>
    <w:basedOn w:val="Normal"/>
    <w:link w:val="BalloonTextChar"/>
    <w:uiPriority w:val="99"/>
    <w:semiHidden/>
    <w:unhideWhenUsed/>
    <w:rsid w:val="009130E0"/>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9130E0"/>
    <w:rPr>
      <w:rFonts w:ascii="Tahoma" w:hAnsi="Tahoma"/>
      <w:sz w:val="16"/>
    </w:rPr>
  </w:style>
  <w:style w:type="paragraph" w:customStyle="1" w:styleId="ColorfulList-Accent11">
    <w:name w:val="Colorful List - Accent 11"/>
    <w:basedOn w:val="Normal"/>
    <w:uiPriority w:val="34"/>
    <w:qFormat/>
    <w:rsid w:val="00F3308F"/>
    <w:pPr>
      <w:ind w:left="720"/>
      <w:contextualSpacing/>
    </w:pPr>
  </w:style>
  <w:style w:type="paragraph" w:customStyle="1" w:styleId="Default">
    <w:name w:val="Default"/>
    <w:rsid w:val="002D0D78"/>
    <w:pPr>
      <w:autoSpaceDE w:val="0"/>
      <w:autoSpaceDN w:val="0"/>
      <w:adjustRightInd w:val="0"/>
    </w:pPr>
    <w:rPr>
      <w:rFonts w:ascii="Arial" w:hAnsi="Arial" w:cs="Arial"/>
      <w:color w:val="000000"/>
      <w:sz w:val="24"/>
      <w:szCs w:val="24"/>
      <w:lang w:eastAsia="en-US"/>
    </w:rPr>
  </w:style>
  <w:style w:type="character" w:customStyle="1" w:styleId="apple-converted-space">
    <w:name w:val="apple-converted-space"/>
    <w:rsid w:val="00425390"/>
    <w:rPr>
      <w:rFonts w:cs="Times New Roman"/>
    </w:rPr>
  </w:style>
  <w:style w:type="character" w:styleId="Hyperlink">
    <w:name w:val="Hyperlink"/>
    <w:uiPriority w:val="99"/>
    <w:unhideWhenUsed/>
    <w:rsid w:val="006744E1"/>
    <w:rPr>
      <w:color w:val="0000FF"/>
      <w:u w:val="single"/>
    </w:rPr>
  </w:style>
  <w:style w:type="paragraph" w:styleId="NormalWeb">
    <w:name w:val="Normal (Web)"/>
    <w:basedOn w:val="Normal"/>
    <w:uiPriority w:val="99"/>
    <w:semiHidden/>
    <w:unhideWhenUsed/>
    <w:rsid w:val="006744E1"/>
    <w:pPr>
      <w:spacing w:before="100" w:beforeAutospacing="1" w:after="100" w:afterAutospacing="1" w:line="240" w:lineRule="auto"/>
    </w:pPr>
    <w:rPr>
      <w:rFonts w:ascii="Times New Roman" w:hAnsi="Times New Roman"/>
      <w:sz w:val="24"/>
      <w:szCs w:val="24"/>
      <w:lang w:eastAsia="en-SG"/>
    </w:rPr>
  </w:style>
  <w:style w:type="character" w:styleId="Emphasis">
    <w:name w:val="Emphasis"/>
    <w:uiPriority w:val="20"/>
    <w:qFormat/>
    <w:rsid w:val="006744E1"/>
    <w:rPr>
      <w:i/>
    </w:rPr>
  </w:style>
  <w:style w:type="table" w:styleId="TableGrid">
    <w:name w:val="Table Grid"/>
    <w:basedOn w:val="TableNormal"/>
    <w:uiPriority w:val="39"/>
    <w:rsid w:val="00AE11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uiPriority w:val="99"/>
    <w:semiHidden/>
    <w:unhideWhenUsed/>
    <w:rsid w:val="00260B06"/>
    <w:rPr>
      <w:color w:val="800080"/>
      <w:u w:val="single"/>
    </w:rPr>
  </w:style>
  <w:style w:type="paragraph" w:styleId="Header">
    <w:name w:val="header"/>
    <w:basedOn w:val="Normal"/>
    <w:link w:val="HeaderChar"/>
    <w:uiPriority w:val="99"/>
    <w:semiHidden/>
    <w:unhideWhenUsed/>
    <w:rsid w:val="001071D0"/>
    <w:pPr>
      <w:tabs>
        <w:tab w:val="center" w:pos="4513"/>
        <w:tab w:val="right" w:pos="9026"/>
      </w:tabs>
      <w:spacing w:after="0" w:line="240" w:lineRule="auto"/>
    </w:pPr>
  </w:style>
  <w:style w:type="character" w:customStyle="1" w:styleId="HeaderChar">
    <w:name w:val="Header Char"/>
    <w:link w:val="Header"/>
    <w:uiPriority w:val="99"/>
    <w:semiHidden/>
    <w:locked/>
    <w:rsid w:val="001071D0"/>
    <w:rPr>
      <w:rFonts w:cs="Times New Roman"/>
    </w:rPr>
  </w:style>
  <w:style w:type="paragraph" w:styleId="Footer">
    <w:name w:val="footer"/>
    <w:basedOn w:val="Normal"/>
    <w:link w:val="FooterChar"/>
    <w:uiPriority w:val="99"/>
    <w:unhideWhenUsed/>
    <w:rsid w:val="001071D0"/>
    <w:pPr>
      <w:tabs>
        <w:tab w:val="center" w:pos="4513"/>
        <w:tab w:val="right" w:pos="9026"/>
      </w:tabs>
      <w:spacing w:after="0" w:line="240" w:lineRule="auto"/>
    </w:pPr>
  </w:style>
  <w:style w:type="character" w:customStyle="1" w:styleId="FooterChar">
    <w:name w:val="Footer Char"/>
    <w:link w:val="Footer"/>
    <w:uiPriority w:val="99"/>
    <w:locked/>
    <w:rsid w:val="001071D0"/>
    <w:rPr>
      <w:rFonts w:cs="Times New Roman"/>
    </w:rPr>
  </w:style>
  <w:style w:type="character" w:styleId="LineNumber">
    <w:name w:val="line number"/>
    <w:uiPriority w:val="99"/>
    <w:semiHidden/>
    <w:unhideWhenUsed/>
    <w:rsid w:val="001071D0"/>
    <w:rPr>
      <w:rFonts w:cs="Times New Roman"/>
    </w:rPr>
  </w:style>
  <w:style w:type="character" w:customStyle="1" w:styleId="st1">
    <w:name w:val="st1"/>
    <w:rsid w:val="000A494A"/>
    <w:rPr>
      <w:rFonts w:cs="Times New Roman"/>
    </w:rPr>
  </w:style>
  <w:style w:type="paragraph" w:customStyle="1" w:styleId="EndNoteBibliographyTitle">
    <w:name w:val="EndNote Bibliography Title"/>
    <w:basedOn w:val="Normal"/>
    <w:rsid w:val="00055C86"/>
    <w:pPr>
      <w:spacing w:after="0"/>
      <w:jc w:val="center"/>
    </w:pPr>
    <w:rPr>
      <w:rFonts w:cs="Calibri"/>
      <w:lang w:val="en-US"/>
    </w:rPr>
  </w:style>
  <w:style w:type="paragraph" w:customStyle="1" w:styleId="EndNoteBibliography">
    <w:name w:val="EndNote Bibliography"/>
    <w:basedOn w:val="Normal"/>
    <w:rsid w:val="00055C86"/>
    <w:pPr>
      <w:spacing w:line="240" w:lineRule="auto"/>
    </w:pPr>
    <w:rPr>
      <w:rFonts w:cs="Calibri"/>
      <w:lang w:val="en-US"/>
    </w:rPr>
  </w:style>
  <w:style w:type="paragraph" w:customStyle="1" w:styleId="p1">
    <w:name w:val="p1"/>
    <w:basedOn w:val="Normal"/>
    <w:rsid w:val="00770EA8"/>
    <w:pPr>
      <w:spacing w:after="0" w:line="240" w:lineRule="auto"/>
    </w:pPr>
    <w:rPr>
      <w:rFonts w:ascii="Helvetica" w:hAnsi="Helvetica"/>
      <w:sz w:val="12"/>
      <w:szCs w:val="12"/>
      <w:lang w:val="en-GB" w:eastAsia="en-GB"/>
    </w:rPr>
  </w:style>
  <w:style w:type="paragraph" w:customStyle="1" w:styleId="p2">
    <w:name w:val="p2"/>
    <w:basedOn w:val="Normal"/>
    <w:rsid w:val="002064E1"/>
    <w:pPr>
      <w:spacing w:after="0" w:line="152" w:lineRule="atLeast"/>
      <w:jc w:val="both"/>
    </w:pPr>
    <w:rPr>
      <w:rFonts w:ascii="Times New Roman" w:hAnsi="Times New Roman"/>
      <w:sz w:val="15"/>
      <w:szCs w:val="15"/>
      <w:lang w:val="en-GB" w:eastAsia="en-GB"/>
    </w:rPr>
  </w:style>
  <w:style w:type="paragraph" w:styleId="DocumentMap">
    <w:name w:val="Document Map"/>
    <w:basedOn w:val="Normal"/>
    <w:link w:val="DocumentMapChar"/>
    <w:uiPriority w:val="99"/>
    <w:semiHidden/>
    <w:unhideWhenUsed/>
    <w:rsid w:val="00F432C8"/>
    <w:pPr>
      <w:spacing w:after="0" w:line="240" w:lineRule="auto"/>
    </w:pPr>
    <w:rPr>
      <w:rFonts w:ascii="Times New Roman" w:hAnsi="Times New Roman"/>
      <w:sz w:val="24"/>
      <w:szCs w:val="24"/>
    </w:rPr>
  </w:style>
  <w:style w:type="character" w:customStyle="1" w:styleId="DocumentMapChar">
    <w:name w:val="Document Map Char"/>
    <w:link w:val="DocumentMap"/>
    <w:uiPriority w:val="99"/>
    <w:semiHidden/>
    <w:locked/>
    <w:rsid w:val="00F432C8"/>
    <w:rPr>
      <w:rFonts w:ascii="Times New Roman" w:hAnsi="Times New Roman"/>
      <w:sz w:val="24"/>
    </w:rPr>
  </w:style>
  <w:style w:type="character" w:customStyle="1" w:styleId="gmail-normalitalic">
    <w:name w:val="gmail-normalitalic"/>
    <w:rsid w:val="00467F88"/>
    <w:rPr>
      <w:rFonts w:cs="Times New Roman"/>
    </w:rPr>
  </w:style>
  <w:style w:type="character" w:styleId="CommentReference">
    <w:name w:val="annotation reference"/>
    <w:uiPriority w:val="99"/>
    <w:semiHidden/>
    <w:unhideWhenUsed/>
    <w:rsid w:val="005E20B8"/>
    <w:rPr>
      <w:sz w:val="16"/>
    </w:rPr>
  </w:style>
  <w:style w:type="paragraph" w:styleId="CommentText">
    <w:name w:val="annotation text"/>
    <w:basedOn w:val="Normal"/>
    <w:link w:val="CommentTextChar"/>
    <w:uiPriority w:val="99"/>
    <w:unhideWhenUsed/>
    <w:rsid w:val="005E20B8"/>
    <w:pPr>
      <w:spacing w:line="240" w:lineRule="auto"/>
    </w:pPr>
    <w:rPr>
      <w:sz w:val="20"/>
      <w:szCs w:val="20"/>
    </w:rPr>
  </w:style>
  <w:style w:type="character" w:customStyle="1" w:styleId="CommentTextChar">
    <w:name w:val="Comment Text Char"/>
    <w:link w:val="CommentText"/>
    <w:uiPriority w:val="99"/>
    <w:locked/>
    <w:rsid w:val="005E20B8"/>
    <w:rPr>
      <w:sz w:val="20"/>
    </w:rPr>
  </w:style>
  <w:style w:type="paragraph" w:styleId="CommentSubject">
    <w:name w:val="annotation subject"/>
    <w:basedOn w:val="CommentText"/>
    <w:next w:val="CommentText"/>
    <w:link w:val="CommentSubjectChar"/>
    <w:uiPriority w:val="99"/>
    <w:semiHidden/>
    <w:unhideWhenUsed/>
    <w:rsid w:val="005E20B8"/>
    <w:rPr>
      <w:b/>
      <w:bCs/>
    </w:rPr>
  </w:style>
  <w:style w:type="character" w:customStyle="1" w:styleId="CommentSubjectChar">
    <w:name w:val="Comment Subject Char"/>
    <w:link w:val="CommentSubject"/>
    <w:uiPriority w:val="99"/>
    <w:semiHidden/>
    <w:locked/>
    <w:rsid w:val="005E20B8"/>
    <w:rPr>
      <w:b/>
      <w:sz w:val="20"/>
    </w:rPr>
  </w:style>
  <w:style w:type="paragraph" w:customStyle="1" w:styleId="Pa15">
    <w:name w:val="Pa15"/>
    <w:basedOn w:val="Default"/>
    <w:next w:val="Default"/>
    <w:uiPriority w:val="99"/>
    <w:rsid w:val="00833C7F"/>
    <w:pPr>
      <w:spacing w:line="171" w:lineRule="atLeast"/>
    </w:pPr>
    <w:rPr>
      <w:rFonts w:ascii="Shaker 2 Lancet Regular" w:hAnsi="Shaker 2 Lancet Regular" w:cs="Times New Roman"/>
      <w:color w:val="auto"/>
      <w:lang w:eastAsia="en-SG"/>
    </w:rPr>
  </w:style>
  <w:style w:type="paragraph" w:customStyle="1" w:styleId="Pa1">
    <w:name w:val="Pa1"/>
    <w:basedOn w:val="Default"/>
    <w:next w:val="Default"/>
    <w:uiPriority w:val="99"/>
    <w:rsid w:val="00833C7F"/>
    <w:pPr>
      <w:spacing w:line="241" w:lineRule="atLeast"/>
    </w:pPr>
    <w:rPr>
      <w:rFonts w:ascii="Shaker 2 Lancet Regular" w:hAnsi="Shaker 2 Lancet Regular" w:cs="Times New Roman"/>
      <w:color w:val="auto"/>
      <w:lang w:eastAsia="en-SG"/>
    </w:rPr>
  </w:style>
  <w:style w:type="character" w:customStyle="1" w:styleId="A4">
    <w:name w:val="A4"/>
    <w:uiPriority w:val="99"/>
    <w:rsid w:val="00833C7F"/>
    <w:rPr>
      <w:rFonts w:cs="Shaker 2 Lancet Regular"/>
      <w:i/>
      <w:iCs/>
      <w:color w:val="000000"/>
      <w:sz w:val="16"/>
      <w:szCs w:val="16"/>
    </w:rPr>
  </w:style>
  <w:style w:type="paragraph" w:styleId="ListParagraph">
    <w:name w:val="List Paragraph"/>
    <w:basedOn w:val="Normal"/>
    <w:uiPriority w:val="34"/>
    <w:qFormat/>
    <w:rsid w:val="00CE4217"/>
    <w:pPr>
      <w:ind w:left="720"/>
      <w:contextualSpacing/>
    </w:pPr>
    <w:rPr>
      <w:rFonts w:eastAsia="Calibri"/>
    </w:rPr>
  </w:style>
  <w:style w:type="character" w:customStyle="1" w:styleId="UnresolvedMention1">
    <w:name w:val="Unresolved Mention1"/>
    <w:basedOn w:val="DefaultParagraphFont"/>
    <w:uiPriority w:val="99"/>
    <w:semiHidden/>
    <w:unhideWhenUsed/>
    <w:rsid w:val="00DE473E"/>
    <w:rPr>
      <w:color w:val="808080"/>
      <w:shd w:val="clear" w:color="auto" w:fill="E6E6E6"/>
    </w:rPr>
  </w:style>
  <w:style w:type="character" w:customStyle="1" w:styleId="UnresolvedMention2">
    <w:name w:val="Unresolved Mention2"/>
    <w:basedOn w:val="DefaultParagraphFont"/>
    <w:uiPriority w:val="99"/>
    <w:semiHidden/>
    <w:unhideWhenUsed/>
    <w:rsid w:val="00AA6D14"/>
    <w:rPr>
      <w:color w:val="808080"/>
      <w:shd w:val="clear" w:color="auto" w:fill="E6E6E6"/>
    </w:rPr>
  </w:style>
  <w:style w:type="character" w:customStyle="1" w:styleId="UnresolvedMention3">
    <w:name w:val="Unresolved Mention3"/>
    <w:basedOn w:val="DefaultParagraphFont"/>
    <w:uiPriority w:val="99"/>
    <w:semiHidden/>
    <w:unhideWhenUsed/>
    <w:rsid w:val="00B0778E"/>
    <w:rPr>
      <w:color w:val="808080"/>
      <w:shd w:val="clear" w:color="auto" w:fill="E6E6E6"/>
    </w:rPr>
  </w:style>
  <w:style w:type="table" w:customStyle="1" w:styleId="TableGrid2">
    <w:name w:val="Table Grid2"/>
    <w:basedOn w:val="TableNormal"/>
    <w:next w:val="TableGrid"/>
    <w:uiPriority w:val="39"/>
    <w:rsid w:val="00E51DCB"/>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1877AC"/>
    <w:pPr>
      <w:spacing w:after="0" w:line="240" w:lineRule="auto"/>
    </w:pPr>
    <w:rPr>
      <w:sz w:val="22"/>
      <w:szCs w:val="22"/>
      <w:lang w:eastAsia="en-US"/>
    </w:rPr>
  </w:style>
  <w:style w:type="character" w:customStyle="1" w:styleId="fontstyle01">
    <w:name w:val="fontstyle01"/>
    <w:basedOn w:val="DefaultParagraphFont"/>
    <w:rsid w:val="009D09DE"/>
    <w:rPr>
      <w:rFonts w:ascii="MetaPro-Book" w:hAnsi="MetaPro-Book" w:hint="default"/>
      <w:b w:val="0"/>
      <w:bCs w:val="0"/>
      <w:i w:val="0"/>
      <w:iCs w:val="0"/>
      <w:color w:val="6E6E70"/>
      <w:sz w:val="14"/>
      <w:szCs w:val="14"/>
    </w:rPr>
  </w:style>
  <w:style w:type="character" w:customStyle="1" w:styleId="UnresolvedMention4">
    <w:name w:val="Unresolved Mention4"/>
    <w:basedOn w:val="DefaultParagraphFont"/>
    <w:uiPriority w:val="99"/>
    <w:semiHidden/>
    <w:unhideWhenUsed/>
    <w:rsid w:val="004D35F4"/>
    <w:rPr>
      <w:color w:val="605E5C"/>
      <w:shd w:val="clear" w:color="auto" w:fill="E1DFDD"/>
    </w:rPr>
  </w:style>
  <w:style w:type="character" w:customStyle="1" w:styleId="UnresolvedMention5">
    <w:name w:val="Unresolved Mention5"/>
    <w:basedOn w:val="DefaultParagraphFont"/>
    <w:uiPriority w:val="99"/>
    <w:semiHidden/>
    <w:unhideWhenUsed/>
    <w:rsid w:val="00CC5A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34708">
      <w:bodyDiv w:val="1"/>
      <w:marLeft w:val="0"/>
      <w:marRight w:val="0"/>
      <w:marTop w:val="0"/>
      <w:marBottom w:val="0"/>
      <w:divBdr>
        <w:top w:val="none" w:sz="0" w:space="0" w:color="auto"/>
        <w:left w:val="none" w:sz="0" w:space="0" w:color="auto"/>
        <w:bottom w:val="none" w:sz="0" w:space="0" w:color="auto"/>
        <w:right w:val="none" w:sz="0" w:space="0" w:color="auto"/>
      </w:divBdr>
    </w:div>
    <w:div w:id="117182631">
      <w:bodyDiv w:val="1"/>
      <w:marLeft w:val="0"/>
      <w:marRight w:val="0"/>
      <w:marTop w:val="0"/>
      <w:marBottom w:val="0"/>
      <w:divBdr>
        <w:top w:val="none" w:sz="0" w:space="0" w:color="auto"/>
        <w:left w:val="none" w:sz="0" w:space="0" w:color="auto"/>
        <w:bottom w:val="none" w:sz="0" w:space="0" w:color="auto"/>
        <w:right w:val="none" w:sz="0" w:space="0" w:color="auto"/>
      </w:divBdr>
      <w:divsChild>
        <w:div w:id="11798566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87472762">
              <w:marLeft w:val="0"/>
              <w:marRight w:val="0"/>
              <w:marTop w:val="0"/>
              <w:marBottom w:val="0"/>
              <w:divBdr>
                <w:top w:val="none" w:sz="0" w:space="0" w:color="auto"/>
                <w:left w:val="none" w:sz="0" w:space="0" w:color="auto"/>
                <w:bottom w:val="none" w:sz="0" w:space="0" w:color="auto"/>
                <w:right w:val="none" w:sz="0" w:space="0" w:color="auto"/>
              </w:divBdr>
              <w:divsChild>
                <w:div w:id="1009408258">
                  <w:marLeft w:val="0"/>
                  <w:marRight w:val="0"/>
                  <w:marTop w:val="0"/>
                  <w:marBottom w:val="0"/>
                  <w:divBdr>
                    <w:top w:val="none" w:sz="0" w:space="0" w:color="auto"/>
                    <w:left w:val="none" w:sz="0" w:space="0" w:color="auto"/>
                    <w:bottom w:val="none" w:sz="0" w:space="0" w:color="auto"/>
                    <w:right w:val="none" w:sz="0" w:space="0" w:color="auto"/>
                  </w:divBdr>
                  <w:divsChild>
                    <w:div w:id="1294023604">
                      <w:marLeft w:val="0"/>
                      <w:marRight w:val="0"/>
                      <w:marTop w:val="0"/>
                      <w:marBottom w:val="0"/>
                      <w:divBdr>
                        <w:top w:val="none" w:sz="0" w:space="0" w:color="auto"/>
                        <w:left w:val="none" w:sz="0" w:space="0" w:color="auto"/>
                        <w:bottom w:val="none" w:sz="0" w:space="0" w:color="auto"/>
                        <w:right w:val="none" w:sz="0" w:space="0" w:color="auto"/>
                      </w:divBdr>
                    </w:div>
                    <w:div w:id="1431509699">
                      <w:marLeft w:val="0"/>
                      <w:marRight w:val="0"/>
                      <w:marTop w:val="0"/>
                      <w:marBottom w:val="0"/>
                      <w:divBdr>
                        <w:top w:val="none" w:sz="0" w:space="0" w:color="auto"/>
                        <w:left w:val="none" w:sz="0" w:space="0" w:color="auto"/>
                        <w:bottom w:val="none" w:sz="0" w:space="0" w:color="auto"/>
                        <w:right w:val="none" w:sz="0" w:space="0" w:color="auto"/>
                      </w:divBdr>
                    </w:div>
                    <w:div w:id="1873491027">
                      <w:marLeft w:val="0"/>
                      <w:marRight w:val="0"/>
                      <w:marTop w:val="0"/>
                      <w:marBottom w:val="0"/>
                      <w:divBdr>
                        <w:top w:val="none" w:sz="0" w:space="0" w:color="auto"/>
                        <w:left w:val="none" w:sz="0" w:space="0" w:color="auto"/>
                        <w:bottom w:val="none" w:sz="0" w:space="0" w:color="auto"/>
                        <w:right w:val="none" w:sz="0" w:space="0" w:color="auto"/>
                      </w:divBdr>
                    </w:div>
                    <w:div w:id="1900944040">
                      <w:marLeft w:val="0"/>
                      <w:marRight w:val="0"/>
                      <w:marTop w:val="0"/>
                      <w:marBottom w:val="0"/>
                      <w:divBdr>
                        <w:top w:val="none" w:sz="0" w:space="0" w:color="auto"/>
                        <w:left w:val="none" w:sz="0" w:space="0" w:color="auto"/>
                        <w:bottom w:val="none" w:sz="0" w:space="0" w:color="auto"/>
                        <w:right w:val="none" w:sz="0" w:space="0" w:color="auto"/>
                      </w:divBdr>
                    </w:div>
                    <w:div w:id="194533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486049">
      <w:bodyDiv w:val="1"/>
      <w:marLeft w:val="0"/>
      <w:marRight w:val="0"/>
      <w:marTop w:val="0"/>
      <w:marBottom w:val="0"/>
      <w:divBdr>
        <w:top w:val="none" w:sz="0" w:space="0" w:color="auto"/>
        <w:left w:val="none" w:sz="0" w:space="0" w:color="auto"/>
        <w:bottom w:val="none" w:sz="0" w:space="0" w:color="auto"/>
        <w:right w:val="none" w:sz="0" w:space="0" w:color="auto"/>
      </w:divBdr>
    </w:div>
    <w:div w:id="284242221">
      <w:bodyDiv w:val="1"/>
      <w:marLeft w:val="0"/>
      <w:marRight w:val="0"/>
      <w:marTop w:val="0"/>
      <w:marBottom w:val="0"/>
      <w:divBdr>
        <w:top w:val="none" w:sz="0" w:space="0" w:color="auto"/>
        <w:left w:val="none" w:sz="0" w:space="0" w:color="auto"/>
        <w:bottom w:val="none" w:sz="0" w:space="0" w:color="auto"/>
        <w:right w:val="none" w:sz="0" w:space="0" w:color="auto"/>
      </w:divBdr>
    </w:div>
    <w:div w:id="345255401">
      <w:bodyDiv w:val="1"/>
      <w:marLeft w:val="0"/>
      <w:marRight w:val="0"/>
      <w:marTop w:val="0"/>
      <w:marBottom w:val="0"/>
      <w:divBdr>
        <w:top w:val="none" w:sz="0" w:space="0" w:color="auto"/>
        <w:left w:val="none" w:sz="0" w:space="0" w:color="auto"/>
        <w:bottom w:val="none" w:sz="0" w:space="0" w:color="auto"/>
        <w:right w:val="none" w:sz="0" w:space="0" w:color="auto"/>
      </w:divBdr>
    </w:div>
    <w:div w:id="416905979">
      <w:bodyDiv w:val="1"/>
      <w:marLeft w:val="0"/>
      <w:marRight w:val="0"/>
      <w:marTop w:val="0"/>
      <w:marBottom w:val="0"/>
      <w:divBdr>
        <w:top w:val="none" w:sz="0" w:space="0" w:color="auto"/>
        <w:left w:val="none" w:sz="0" w:space="0" w:color="auto"/>
        <w:bottom w:val="none" w:sz="0" w:space="0" w:color="auto"/>
        <w:right w:val="none" w:sz="0" w:space="0" w:color="auto"/>
      </w:divBdr>
      <w:divsChild>
        <w:div w:id="1297297018">
          <w:marLeft w:val="0"/>
          <w:marRight w:val="0"/>
          <w:marTop w:val="0"/>
          <w:marBottom w:val="0"/>
          <w:divBdr>
            <w:top w:val="none" w:sz="0" w:space="0" w:color="auto"/>
            <w:left w:val="none" w:sz="0" w:space="0" w:color="auto"/>
            <w:bottom w:val="none" w:sz="0" w:space="0" w:color="auto"/>
            <w:right w:val="none" w:sz="0" w:space="0" w:color="auto"/>
          </w:divBdr>
          <w:divsChild>
            <w:div w:id="1985115880">
              <w:marLeft w:val="0"/>
              <w:marRight w:val="0"/>
              <w:marTop w:val="0"/>
              <w:marBottom w:val="0"/>
              <w:divBdr>
                <w:top w:val="none" w:sz="0" w:space="0" w:color="auto"/>
                <w:left w:val="none" w:sz="0" w:space="0" w:color="auto"/>
                <w:bottom w:val="none" w:sz="0" w:space="0" w:color="auto"/>
                <w:right w:val="none" w:sz="0" w:space="0" w:color="auto"/>
              </w:divBdr>
              <w:divsChild>
                <w:div w:id="1103723098">
                  <w:marLeft w:val="0"/>
                  <w:marRight w:val="0"/>
                  <w:marTop w:val="0"/>
                  <w:marBottom w:val="0"/>
                  <w:divBdr>
                    <w:top w:val="none" w:sz="0" w:space="0" w:color="auto"/>
                    <w:left w:val="none" w:sz="0" w:space="0" w:color="auto"/>
                    <w:bottom w:val="none" w:sz="0" w:space="0" w:color="auto"/>
                    <w:right w:val="none" w:sz="0" w:space="0" w:color="auto"/>
                  </w:divBdr>
                  <w:divsChild>
                    <w:div w:id="14229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6462965">
      <w:bodyDiv w:val="1"/>
      <w:marLeft w:val="0"/>
      <w:marRight w:val="0"/>
      <w:marTop w:val="0"/>
      <w:marBottom w:val="0"/>
      <w:divBdr>
        <w:top w:val="none" w:sz="0" w:space="0" w:color="auto"/>
        <w:left w:val="none" w:sz="0" w:space="0" w:color="auto"/>
        <w:bottom w:val="none" w:sz="0" w:space="0" w:color="auto"/>
        <w:right w:val="none" w:sz="0" w:space="0" w:color="auto"/>
      </w:divBdr>
    </w:div>
    <w:div w:id="540899437">
      <w:bodyDiv w:val="1"/>
      <w:marLeft w:val="0"/>
      <w:marRight w:val="0"/>
      <w:marTop w:val="0"/>
      <w:marBottom w:val="0"/>
      <w:divBdr>
        <w:top w:val="none" w:sz="0" w:space="0" w:color="auto"/>
        <w:left w:val="none" w:sz="0" w:space="0" w:color="auto"/>
        <w:bottom w:val="none" w:sz="0" w:space="0" w:color="auto"/>
        <w:right w:val="none" w:sz="0" w:space="0" w:color="auto"/>
      </w:divBdr>
    </w:div>
    <w:div w:id="766266755">
      <w:bodyDiv w:val="1"/>
      <w:marLeft w:val="0"/>
      <w:marRight w:val="0"/>
      <w:marTop w:val="0"/>
      <w:marBottom w:val="0"/>
      <w:divBdr>
        <w:top w:val="none" w:sz="0" w:space="0" w:color="auto"/>
        <w:left w:val="none" w:sz="0" w:space="0" w:color="auto"/>
        <w:bottom w:val="none" w:sz="0" w:space="0" w:color="auto"/>
        <w:right w:val="none" w:sz="0" w:space="0" w:color="auto"/>
      </w:divBdr>
    </w:div>
    <w:div w:id="783888703">
      <w:bodyDiv w:val="1"/>
      <w:marLeft w:val="0"/>
      <w:marRight w:val="0"/>
      <w:marTop w:val="0"/>
      <w:marBottom w:val="0"/>
      <w:divBdr>
        <w:top w:val="none" w:sz="0" w:space="0" w:color="auto"/>
        <w:left w:val="none" w:sz="0" w:space="0" w:color="auto"/>
        <w:bottom w:val="none" w:sz="0" w:space="0" w:color="auto"/>
        <w:right w:val="none" w:sz="0" w:space="0" w:color="auto"/>
      </w:divBdr>
      <w:divsChild>
        <w:div w:id="20984824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1268576">
              <w:marLeft w:val="0"/>
              <w:marRight w:val="0"/>
              <w:marTop w:val="0"/>
              <w:marBottom w:val="0"/>
              <w:divBdr>
                <w:top w:val="none" w:sz="0" w:space="0" w:color="auto"/>
                <w:left w:val="none" w:sz="0" w:space="0" w:color="auto"/>
                <w:bottom w:val="none" w:sz="0" w:space="0" w:color="auto"/>
                <w:right w:val="none" w:sz="0" w:space="0" w:color="auto"/>
              </w:divBdr>
              <w:divsChild>
                <w:div w:id="910650698">
                  <w:marLeft w:val="0"/>
                  <w:marRight w:val="0"/>
                  <w:marTop w:val="0"/>
                  <w:marBottom w:val="0"/>
                  <w:divBdr>
                    <w:top w:val="none" w:sz="0" w:space="0" w:color="auto"/>
                    <w:left w:val="none" w:sz="0" w:space="0" w:color="auto"/>
                    <w:bottom w:val="none" w:sz="0" w:space="0" w:color="auto"/>
                    <w:right w:val="none" w:sz="0" w:space="0" w:color="auto"/>
                  </w:divBdr>
                  <w:divsChild>
                    <w:div w:id="95841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952497">
      <w:bodyDiv w:val="1"/>
      <w:marLeft w:val="0"/>
      <w:marRight w:val="0"/>
      <w:marTop w:val="0"/>
      <w:marBottom w:val="0"/>
      <w:divBdr>
        <w:top w:val="none" w:sz="0" w:space="0" w:color="auto"/>
        <w:left w:val="none" w:sz="0" w:space="0" w:color="auto"/>
        <w:bottom w:val="none" w:sz="0" w:space="0" w:color="auto"/>
        <w:right w:val="none" w:sz="0" w:space="0" w:color="auto"/>
      </w:divBdr>
    </w:div>
    <w:div w:id="1156186725">
      <w:bodyDiv w:val="1"/>
      <w:marLeft w:val="0"/>
      <w:marRight w:val="0"/>
      <w:marTop w:val="0"/>
      <w:marBottom w:val="0"/>
      <w:divBdr>
        <w:top w:val="none" w:sz="0" w:space="0" w:color="auto"/>
        <w:left w:val="none" w:sz="0" w:space="0" w:color="auto"/>
        <w:bottom w:val="none" w:sz="0" w:space="0" w:color="auto"/>
        <w:right w:val="none" w:sz="0" w:space="0" w:color="auto"/>
      </w:divBdr>
    </w:div>
    <w:div w:id="1234319643">
      <w:bodyDiv w:val="1"/>
      <w:marLeft w:val="0"/>
      <w:marRight w:val="0"/>
      <w:marTop w:val="0"/>
      <w:marBottom w:val="0"/>
      <w:divBdr>
        <w:top w:val="none" w:sz="0" w:space="0" w:color="auto"/>
        <w:left w:val="none" w:sz="0" w:space="0" w:color="auto"/>
        <w:bottom w:val="none" w:sz="0" w:space="0" w:color="auto"/>
        <w:right w:val="none" w:sz="0" w:space="0" w:color="auto"/>
      </w:divBdr>
    </w:div>
    <w:div w:id="1288707754">
      <w:bodyDiv w:val="1"/>
      <w:marLeft w:val="0"/>
      <w:marRight w:val="0"/>
      <w:marTop w:val="0"/>
      <w:marBottom w:val="0"/>
      <w:divBdr>
        <w:top w:val="none" w:sz="0" w:space="0" w:color="auto"/>
        <w:left w:val="none" w:sz="0" w:space="0" w:color="auto"/>
        <w:bottom w:val="none" w:sz="0" w:space="0" w:color="auto"/>
        <w:right w:val="none" w:sz="0" w:space="0" w:color="auto"/>
      </w:divBdr>
    </w:div>
    <w:div w:id="1376001537">
      <w:bodyDiv w:val="1"/>
      <w:marLeft w:val="0"/>
      <w:marRight w:val="0"/>
      <w:marTop w:val="0"/>
      <w:marBottom w:val="0"/>
      <w:divBdr>
        <w:top w:val="none" w:sz="0" w:space="0" w:color="auto"/>
        <w:left w:val="none" w:sz="0" w:space="0" w:color="auto"/>
        <w:bottom w:val="none" w:sz="0" w:space="0" w:color="auto"/>
        <w:right w:val="none" w:sz="0" w:space="0" w:color="auto"/>
      </w:divBdr>
    </w:div>
    <w:div w:id="1411587297">
      <w:marLeft w:val="0"/>
      <w:marRight w:val="0"/>
      <w:marTop w:val="0"/>
      <w:marBottom w:val="0"/>
      <w:divBdr>
        <w:top w:val="none" w:sz="0" w:space="0" w:color="auto"/>
        <w:left w:val="none" w:sz="0" w:space="0" w:color="auto"/>
        <w:bottom w:val="none" w:sz="0" w:space="0" w:color="auto"/>
        <w:right w:val="none" w:sz="0" w:space="0" w:color="auto"/>
      </w:divBdr>
    </w:div>
    <w:div w:id="1411587298">
      <w:marLeft w:val="0"/>
      <w:marRight w:val="0"/>
      <w:marTop w:val="0"/>
      <w:marBottom w:val="0"/>
      <w:divBdr>
        <w:top w:val="none" w:sz="0" w:space="0" w:color="auto"/>
        <w:left w:val="none" w:sz="0" w:space="0" w:color="auto"/>
        <w:bottom w:val="none" w:sz="0" w:space="0" w:color="auto"/>
        <w:right w:val="none" w:sz="0" w:space="0" w:color="auto"/>
      </w:divBdr>
    </w:div>
    <w:div w:id="1411587299">
      <w:marLeft w:val="0"/>
      <w:marRight w:val="0"/>
      <w:marTop w:val="0"/>
      <w:marBottom w:val="0"/>
      <w:divBdr>
        <w:top w:val="none" w:sz="0" w:space="0" w:color="auto"/>
        <w:left w:val="none" w:sz="0" w:space="0" w:color="auto"/>
        <w:bottom w:val="none" w:sz="0" w:space="0" w:color="auto"/>
        <w:right w:val="none" w:sz="0" w:space="0" w:color="auto"/>
      </w:divBdr>
    </w:div>
    <w:div w:id="1411587300">
      <w:marLeft w:val="0"/>
      <w:marRight w:val="0"/>
      <w:marTop w:val="0"/>
      <w:marBottom w:val="0"/>
      <w:divBdr>
        <w:top w:val="none" w:sz="0" w:space="0" w:color="auto"/>
        <w:left w:val="none" w:sz="0" w:space="0" w:color="auto"/>
        <w:bottom w:val="none" w:sz="0" w:space="0" w:color="auto"/>
        <w:right w:val="none" w:sz="0" w:space="0" w:color="auto"/>
      </w:divBdr>
    </w:div>
    <w:div w:id="1411587301">
      <w:marLeft w:val="0"/>
      <w:marRight w:val="0"/>
      <w:marTop w:val="0"/>
      <w:marBottom w:val="0"/>
      <w:divBdr>
        <w:top w:val="none" w:sz="0" w:space="0" w:color="auto"/>
        <w:left w:val="none" w:sz="0" w:space="0" w:color="auto"/>
        <w:bottom w:val="none" w:sz="0" w:space="0" w:color="auto"/>
        <w:right w:val="none" w:sz="0" w:space="0" w:color="auto"/>
      </w:divBdr>
    </w:div>
    <w:div w:id="1411587302">
      <w:marLeft w:val="0"/>
      <w:marRight w:val="0"/>
      <w:marTop w:val="0"/>
      <w:marBottom w:val="0"/>
      <w:divBdr>
        <w:top w:val="none" w:sz="0" w:space="0" w:color="auto"/>
        <w:left w:val="none" w:sz="0" w:space="0" w:color="auto"/>
        <w:bottom w:val="none" w:sz="0" w:space="0" w:color="auto"/>
        <w:right w:val="none" w:sz="0" w:space="0" w:color="auto"/>
      </w:divBdr>
    </w:div>
    <w:div w:id="1411587303">
      <w:marLeft w:val="0"/>
      <w:marRight w:val="0"/>
      <w:marTop w:val="0"/>
      <w:marBottom w:val="0"/>
      <w:divBdr>
        <w:top w:val="none" w:sz="0" w:space="0" w:color="auto"/>
        <w:left w:val="none" w:sz="0" w:space="0" w:color="auto"/>
        <w:bottom w:val="none" w:sz="0" w:space="0" w:color="auto"/>
        <w:right w:val="none" w:sz="0" w:space="0" w:color="auto"/>
      </w:divBdr>
    </w:div>
    <w:div w:id="1411587304">
      <w:marLeft w:val="0"/>
      <w:marRight w:val="0"/>
      <w:marTop w:val="0"/>
      <w:marBottom w:val="0"/>
      <w:divBdr>
        <w:top w:val="none" w:sz="0" w:space="0" w:color="auto"/>
        <w:left w:val="none" w:sz="0" w:space="0" w:color="auto"/>
        <w:bottom w:val="none" w:sz="0" w:space="0" w:color="auto"/>
        <w:right w:val="none" w:sz="0" w:space="0" w:color="auto"/>
      </w:divBdr>
    </w:div>
    <w:div w:id="1411587305">
      <w:marLeft w:val="0"/>
      <w:marRight w:val="0"/>
      <w:marTop w:val="0"/>
      <w:marBottom w:val="0"/>
      <w:divBdr>
        <w:top w:val="none" w:sz="0" w:space="0" w:color="auto"/>
        <w:left w:val="none" w:sz="0" w:space="0" w:color="auto"/>
        <w:bottom w:val="none" w:sz="0" w:space="0" w:color="auto"/>
        <w:right w:val="none" w:sz="0" w:space="0" w:color="auto"/>
      </w:divBdr>
    </w:div>
    <w:div w:id="1411587306">
      <w:marLeft w:val="0"/>
      <w:marRight w:val="0"/>
      <w:marTop w:val="0"/>
      <w:marBottom w:val="0"/>
      <w:divBdr>
        <w:top w:val="none" w:sz="0" w:space="0" w:color="auto"/>
        <w:left w:val="none" w:sz="0" w:space="0" w:color="auto"/>
        <w:bottom w:val="none" w:sz="0" w:space="0" w:color="auto"/>
        <w:right w:val="none" w:sz="0" w:space="0" w:color="auto"/>
      </w:divBdr>
    </w:div>
    <w:div w:id="1411587307">
      <w:marLeft w:val="0"/>
      <w:marRight w:val="0"/>
      <w:marTop w:val="0"/>
      <w:marBottom w:val="0"/>
      <w:divBdr>
        <w:top w:val="none" w:sz="0" w:space="0" w:color="auto"/>
        <w:left w:val="none" w:sz="0" w:space="0" w:color="auto"/>
        <w:bottom w:val="none" w:sz="0" w:space="0" w:color="auto"/>
        <w:right w:val="none" w:sz="0" w:space="0" w:color="auto"/>
      </w:divBdr>
    </w:div>
    <w:div w:id="1411587308">
      <w:marLeft w:val="0"/>
      <w:marRight w:val="0"/>
      <w:marTop w:val="0"/>
      <w:marBottom w:val="0"/>
      <w:divBdr>
        <w:top w:val="none" w:sz="0" w:space="0" w:color="auto"/>
        <w:left w:val="none" w:sz="0" w:space="0" w:color="auto"/>
        <w:bottom w:val="none" w:sz="0" w:space="0" w:color="auto"/>
        <w:right w:val="none" w:sz="0" w:space="0" w:color="auto"/>
      </w:divBdr>
    </w:div>
    <w:div w:id="1411587309">
      <w:marLeft w:val="0"/>
      <w:marRight w:val="0"/>
      <w:marTop w:val="0"/>
      <w:marBottom w:val="0"/>
      <w:divBdr>
        <w:top w:val="none" w:sz="0" w:space="0" w:color="auto"/>
        <w:left w:val="none" w:sz="0" w:space="0" w:color="auto"/>
        <w:bottom w:val="none" w:sz="0" w:space="0" w:color="auto"/>
        <w:right w:val="none" w:sz="0" w:space="0" w:color="auto"/>
      </w:divBdr>
    </w:div>
    <w:div w:id="1411587310">
      <w:marLeft w:val="0"/>
      <w:marRight w:val="0"/>
      <w:marTop w:val="0"/>
      <w:marBottom w:val="0"/>
      <w:divBdr>
        <w:top w:val="none" w:sz="0" w:space="0" w:color="auto"/>
        <w:left w:val="none" w:sz="0" w:space="0" w:color="auto"/>
        <w:bottom w:val="none" w:sz="0" w:space="0" w:color="auto"/>
        <w:right w:val="none" w:sz="0" w:space="0" w:color="auto"/>
      </w:divBdr>
    </w:div>
    <w:div w:id="1411587311">
      <w:marLeft w:val="0"/>
      <w:marRight w:val="0"/>
      <w:marTop w:val="0"/>
      <w:marBottom w:val="0"/>
      <w:divBdr>
        <w:top w:val="none" w:sz="0" w:space="0" w:color="auto"/>
        <w:left w:val="none" w:sz="0" w:space="0" w:color="auto"/>
        <w:bottom w:val="none" w:sz="0" w:space="0" w:color="auto"/>
        <w:right w:val="none" w:sz="0" w:space="0" w:color="auto"/>
      </w:divBdr>
    </w:div>
    <w:div w:id="1411587312">
      <w:marLeft w:val="0"/>
      <w:marRight w:val="0"/>
      <w:marTop w:val="0"/>
      <w:marBottom w:val="0"/>
      <w:divBdr>
        <w:top w:val="none" w:sz="0" w:space="0" w:color="auto"/>
        <w:left w:val="none" w:sz="0" w:space="0" w:color="auto"/>
        <w:bottom w:val="none" w:sz="0" w:space="0" w:color="auto"/>
        <w:right w:val="none" w:sz="0" w:space="0" w:color="auto"/>
      </w:divBdr>
    </w:div>
    <w:div w:id="1411587313">
      <w:marLeft w:val="0"/>
      <w:marRight w:val="0"/>
      <w:marTop w:val="0"/>
      <w:marBottom w:val="0"/>
      <w:divBdr>
        <w:top w:val="none" w:sz="0" w:space="0" w:color="auto"/>
        <w:left w:val="none" w:sz="0" w:space="0" w:color="auto"/>
        <w:bottom w:val="none" w:sz="0" w:space="0" w:color="auto"/>
        <w:right w:val="none" w:sz="0" w:space="0" w:color="auto"/>
      </w:divBdr>
    </w:div>
    <w:div w:id="1411587314">
      <w:marLeft w:val="0"/>
      <w:marRight w:val="0"/>
      <w:marTop w:val="0"/>
      <w:marBottom w:val="0"/>
      <w:divBdr>
        <w:top w:val="none" w:sz="0" w:space="0" w:color="auto"/>
        <w:left w:val="none" w:sz="0" w:space="0" w:color="auto"/>
        <w:bottom w:val="none" w:sz="0" w:space="0" w:color="auto"/>
        <w:right w:val="none" w:sz="0" w:space="0" w:color="auto"/>
      </w:divBdr>
    </w:div>
    <w:div w:id="1411587315">
      <w:marLeft w:val="0"/>
      <w:marRight w:val="0"/>
      <w:marTop w:val="0"/>
      <w:marBottom w:val="0"/>
      <w:divBdr>
        <w:top w:val="none" w:sz="0" w:space="0" w:color="auto"/>
        <w:left w:val="none" w:sz="0" w:space="0" w:color="auto"/>
        <w:bottom w:val="none" w:sz="0" w:space="0" w:color="auto"/>
        <w:right w:val="none" w:sz="0" w:space="0" w:color="auto"/>
      </w:divBdr>
    </w:div>
    <w:div w:id="1411587316">
      <w:marLeft w:val="0"/>
      <w:marRight w:val="0"/>
      <w:marTop w:val="0"/>
      <w:marBottom w:val="0"/>
      <w:divBdr>
        <w:top w:val="none" w:sz="0" w:space="0" w:color="auto"/>
        <w:left w:val="none" w:sz="0" w:space="0" w:color="auto"/>
        <w:bottom w:val="none" w:sz="0" w:space="0" w:color="auto"/>
        <w:right w:val="none" w:sz="0" w:space="0" w:color="auto"/>
      </w:divBdr>
    </w:div>
    <w:div w:id="1411587317">
      <w:marLeft w:val="0"/>
      <w:marRight w:val="0"/>
      <w:marTop w:val="0"/>
      <w:marBottom w:val="0"/>
      <w:divBdr>
        <w:top w:val="none" w:sz="0" w:space="0" w:color="auto"/>
        <w:left w:val="none" w:sz="0" w:space="0" w:color="auto"/>
        <w:bottom w:val="none" w:sz="0" w:space="0" w:color="auto"/>
        <w:right w:val="none" w:sz="0" w:space="0" w:color="auto"/>
      </w:divBdr>
    </w:div>
    <w:div w:id="1411587318">
      <w:marLeft w:val="0"/>
      <w:marRight w:val="0"/>
      <w:marTop w:val="0"/>
      <w:marBottom w:val="0"/>
      <w:divBdr>
        <w:top w:val="none" w:sz="0" w:space="0" w:color="auto"/>
        <w:left w:val="none" w:sz="0" w:space="0" w:color="auto"/>
        <w:bottom w:val="none" w:sz="0" w:space="0" w:color="auto"/>
        <w:right w:val="none" w:sz="0" w:space="0" w:color="auto"/>
      </w:divBdr>
    </w:div>
    <w:div w:id="1411587319">
      <w:marLeft w:val="0"/>
      <w:marRight w:val="0"/>
      <w:marTop w:val="0"/>
      <w:marBottom w:val="0"/>
      <w:divBdr>
        <w:top w:val="none" w:sz="0" w:space="0" w:color="auto"/>
        <w:left w:val="none" w:sz="0" w:space="0" w:color="auto"/>
        <w:bottom w:val="none" w:sz="0" w:space="0" w:color="auto"/>
        <w:right w:val="none" w:sz="0" w:space="0" w:color="auto"/>
      </w:divBdr>
    </w:div>
    <w:div w:id="1411587320">
      <w:marLeft w:val="0"/>
      <w:marRight w:val="0"/>
      <w:marTop w:val="0"/>
      <w:marBottom w:val="0"/>
      <w:divBdr>
        <w:top w:val="none" w:sz="0" w:space="0" w:color="auto"/>
        <w:left w:val="none" w:sz="0" w:space="0" w:color="auto"/>
        <w:bottom w:val="none" w:sz="0" w:space="0" w:color="auto"/>
        <w:right w:val="none" w:sz="0" w:space="0" w:color="auto"/>
      </w:divBdr>
    </w:div>
    <w:div w:id="1411587321">
      <w:marLeft w:val="0"/>
      <w:marRight w:val="0"/>
      <w:marTop w:val="0"/>
      <w:marBottom w:val="0"/>
      <w:divBdr>
        <w:top w:val="none" w:sz="0" w:space="0" w:color="auto"/>
        <w:left w:val="none" w:sz="0" w:space="0" w:color="auto"/>
        <w:bottom w:val="none" w:sz="0" w:space="0" w:color="auto"/>
        <w:right w:val="none" w:sz="0" w:space="0" w:color="auto"/>
      </w:divBdr>
    </w:div>
    <w:div w:id="1411587322">
      <w:marLeft w:val="0"/>
      <w:marRight w:val="0"/>
      <w:marTop w:val="0"/>
      <w:marBottom w:val="0"/>
      <w:divBdr>
        <w:top w:val="none" w:sz="0" w:space="0" w:color="auto"/>
        <w:left w:val="none" w:sz="0" w:space="0" w:color="auto"/>
        <w:bottom w:val="none" w:sz="0" w:space="0" w:color="auto"/>
        <w:right w:val="none" w:sz="0" w:space="0" w:color="auto"/>
      </w:divBdr>
    </w:div>
    <w:div w:id="1411587323">
      <w:marLeft w:val="0"/>
      <w:marRight w:val="0"/>
      <w:marTop w:val="0"/>
      <w:marBottom w:val="0"/>
      <w:divBdr>
        <w:top w:val="none" w:sz="0" w:space="0" w:color="auto"/>
        <w:left w:val="none" w:sz="0" w:space="0" w:color="auto"/>
        <w:bottom w:val="none" w:sz="0" w:space="0" w:color="auto"/>
        <w:right w:val="none" w:sz="0" w:space="0" w:color="auto"/>
      </w:divBdr>
    </w:div>
    <w:div w:id="1411587324">
      <w:marLeft w:val="0"/>
      <w:marRight w:val="0"/>
      <w:marTop w:val="0"/>
      <w:marBottom w:val="0"/>
      <w:divBdr>
        <w:top w:val="none" w:sz="0" w:space="0" w:color="auto"/>
        <w:left w:val="none" w:sz="0" w:space="0" w:color="auto"/>
        <w:bottom w:val="none" w:sz="0" w:space="0" w:color="auto"/>
        <w:right w:val="none" w:sz="0" w:space="0" w:color="auto"/>
      </w:divBdr>
    </w:div>
    <w:div w:id="1411587325">
      <w:marLeft w:val="0"/>
      <w:marRight w:val="0"/>
      <w:marTop w:val="0"/>
      <w:marBottom w:val="0"/>
      <w:divBdr>
        <w:top w:val="none" w:sz="0" w:space="0" w:color="auto"/>
        <w:left w:val="none" w:sz="0" w:space="0" w:color="auto"/>
        <w:bottom w:val="none" w:sz="0" w:space="0" w:color="auto"/>
        <w:right w:val="none" w:sz="0" w:space="0" w:color="auto"/>
      </w:divBdr>
    </w:div>
    <w:div w:id="1411587326">
      <w:marLeft w:val="0"/>
      <w:marRight w:val="0"/>
      <w:marTop w:val="0"/>
      <w:marBottom w:val="0"/>
      <w:divBdr>
        <w:top w:val="none" w:sz="0" w:space="0" w:color="auto"/>
        <w:left w:val="none" w:sz="0" w:space="0" w:color="auto"/>
        <w:bottom w:val="none" w:sz="0" w:space="0" w:color="auto"/>
        <w:right w:val="none" w:sz="0" w:space="0" w:color="auto"/>
      </w:divBdr>
    </w:div>
    <w:div w:id="1411587327">
      <w:marLeft w:val="0"/>
      <w:marRight w:val="0"/>
      <w:marTop w:val="0"/>
      <w:marBottom w:val="0"/>
      <w:divBdr>
        <w:top w:val="none" w:sz="0" w:space="0" w:color="auto"/>
        <w:left w:val="none" w:sz="0" w:space="0" w:color="auto"/>
        <w:bottom w:val="none" w:sz="0" w:space="0" w:color="auto"/>
        <w:right w:val="none" w:sz="0" w:space="0" w:color="auto"/>
      </w:divBdr>
    </w:div>
    <w:div w:id="1411587328">
      <w:marLeft w:val="0"/>
      <w:marRight w:val="0"/>
      <w:marTop w:val="0"/>
      <w:marBottom w:val="0"/>
      <w:divBdr>
        <w:top w:val="none" w:sz="0" w:space="0" w:color="auto"/>
        <w:left w:val="none" w:sz="0" w:space="0" w:color="auto"/>
        <w:bottom w:val="none" w:sz="0" w:space="0" w:color="auto"/>
        <w:right w:val="none" w:sz="0" w:space="0" w:color="auto"/>
      </w:divBdr>
    </w:div>
    <w:div w:id="1486357600">
      <w:bodyDiv w:val="1"/>
      <w:marLeft w:val="0"/>
      <w:marRight w:val="0"/>
      <w:marTop w:val="0"/>
      <w:marBottom w:val="0"/>
      <w:divBdr>
        <w:top w:val="none" w:sz="0" w:space="0" w:color="auto"/>
        <w:left w:val="none" w:sz="0" w:space="0" w:color="auto"/>
        <w:bottom w:val="none" w:sz="0" w:space="0" w:color="auto"/>
        <w:right w:val="none" w:sz="0" w:space="0" w:color="auto"/>
      </w:divBdr>
    </w:div>
    <w:div w:id="1513255809">
      <w:bodyDiv w:val="1"/>
      <w:marLeft w:val="0"/>
      <w:marRight w:val="0"/>
      <w:marTop w:val="0"/>
      <w:marBottom w:val="0"/>
      <w:divBdr>
        <w:top w:val="none" w:sz="0" w:space="0" w:color="auto"/>
        <w:left w:val="none" w:sz="0" w:space="0" w:color="auto"/>
        <w:bottom w:val="none" w:sz="0" w:space="0" w:color="auto"/>
        <w:right w:val="none" w:sz="0" w:space="0" w:color="auto"/>
      </w:divBdr>
    </w:div>
    <w:div w:id="1809588008">
      <w:bodyDiv w:val="1"/>
      <w:marLeft w:val="0"/>
      <w:marRight w:val="0"/>
      <w:marTop w:val="0"/>
      <w:marBottom w:val="0"/>
      <w:divBdr>
        <w:top w:val="none" w:sz="0" w:space="0" w:color="auto"/>
        <w:left w:val="none" w:sz="0" w:space="0" w:color="auto"/>
        <w:bottom w:val="none" w:sz="0" w:space="0" w:color="auto"/>
        <w:right w:val="none" w:sz="0" w:space="0" w:color="auto"/>
      </w:divBdr>
    </w:div>
    <w:div w:id="1843936066">
      <w:bodyDiv w:val="1"/>
      <w:marLeft w:val="0"/>
      <w:marRight w:val="0"/>
      <w:marTop w:val="0"/>
      <w:marBottom w:val="0"/>
      <w:divBdr>
        <w:top w:val="none" w:sz="0" w:space="0" w:color="auto"/>
        <w:left w:val="none" w:sz="0" w:space="0" w:color="auto"/>
        <w:bottom w:val="none" w:sz="0" w:space="0" w:color="auto"/>
        <w:right w:val="none" w:sz="0" w:space="0" w:color="auto"/>
      </w:divBdr>
    </w:div>
    <w:div w:id="1847592904">
      <w:bodyDiv w:val="1"/>
      <w:marLeft w:val="0"/>
      <w:marRight w:val="0"/>
      <w:marTop w:val="0"/>
      <w:marBottom w:val="0"/>
      <w:divBdr>
        <w:top w:val="none" w:sz="0" w:space="0" w:color="auto"/>
        <w:left w:val="none" w:sz="0" w:space="0" w:color="auto"/>
        <w:bottom w:val="none" w:sz="0" w:space="0" w:color="auto"/>
        <w:right w:val="none" w:sz="0" w:space="0" w:color="auto"/>
      </w:divBdr>
    </w:div>
    <w:div w:id="1894340989">
      <w:bodyDiv w:val="1"/>
      <w:marLeft w:val="0"/>
      <w:marRight w:val="0"/>
      <w:marTop w:val="0"/>
      <w:marBottom w:val="0"/>
      <w:divBdr>
        <w:top w:val="none" w:sz="0" w:space="0" w:color="auto"/>
        <w:left w:val="none" w:sz="0" w:space="0" w:color="auto"/>
        <w:bottom w:val="none" w:sz="0" w:space="0" w:color="auto"/>
        <w:right w:val="none" w:sz="0" w:space="0" w:color="auto"/>
      </w:divBdr>
      <w:divsChild>
        <w:div w:id="1321417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1143120">
              <w:marLeft w:val="0"/>
              <w:marRight w:val="0"/>
              <w:marTop w:val="0"/>
              <w:marBottom w:val="0"/>
              <w:divBdr>
                <w:top w:val="none" w:sz="0" w:space="0" w:color="auto"/>
                <w:left w:val="none" w:sz="0" w:space="0" w:color="auto"/>
                <w:bottom w:val="none" w:sz="0" w:space="0" w:color="auto"/>
                <w:right w:val="none" w:sz="0" w:space="0" w:color="auto"/>
              </w:divBdr>
              <w:divsChild>
                <w:div w:id="576987583">
                  <w:marLeft w:val="0"/>
                  <w:marRight w:val="0"/>
                  <w:marTop w:val="0"/>
                  <w:marBottom w:val="0"/>
                  <w:divBdr>
                    <w:top w:val="none" w:sz="0" w:space="0" w:color="auto"/>
                    <w:left w:val="none" w:sz="0" w:space="0" w:color="auto"/>
                    <w:bottom w:val="none" w:sz="0" w:space="0" w:color="auto"/>
                    <w:right w:val="none" w:sz="0" w:space="0" w:color="auto"/>
                  </w:divBdr>
                  <w:divsChild>
                    <w:div w:id="133912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216464">
      <w:bodyDiv w:val="1"/>
      <w:marLeft w:val="0"/>
      <w:marRight w:val="0"/>
      <w:marTop w:val="0"/>
      <w:marBottom w:val="0"/>
      <w:divBdr>
        <w:top w:val="none" w:sz="0" w:space="0" w:color="auto"/>
        <w:left w:val="none" w:sz="0" w:space="0" w:color="auto"/>
        <w:bottom w:val="none" w:sz="0" w:space="0" w:color="auto"/>
        <w:right w:val="none" w:sz="0" w:space="0" w:color="auto"/>
      </w:divBdr>
      <w:divsChild>
        <w:div w:id="523713760">
          <w:marLeft w:val="0"/>
          <w:marRight w:val="0"/>
          <w:marTop w:val="0"/>
          <w:marBottom w:val="0"/>
          <w:divBdr>
            <w:top w:val="none" w:sz="0" w:space="0" w:color="auto"/>
            <w:left w:val="none" w:sz="0" w:space="0" w:color="auto"/>
            <w:bottom w:val="none" w:sz="0" w:space="0" w:color="auto"/>
            <w:right w:val="none" w:sz="0" w:space="0" w:color="auto"/>
          </w:divBdr>
          <w:divsChild>
            <w:div w:id="874999893">
              <w:marLeft w:val="0"/>
              <w:marRight w:val="0"/>
              <w:marTop w:val="0"/>
              <w:marBottom w:val="0"/>
              <w:divBdr>
                <w:top w:val="none" w:sz="0" w:space="0" w:color="auto"/>
                <w:left w:val="none" w:sz="0" w:space="0" w:color="auto"/>
                <w:bottom w:val="none" w:sz="0" w:space="0" w:color="auto"/>
                <w:right w:val="none" w:sz="0" w:space="0" w:color="auto"/>
              </w:divBdr>
              <w:divsChild>
                <w:div w:id="414253891">
                  <w:marLeft w:val="0"/>
                  <w:marRight w:val="0"/>
                  <w:marTop w:val="0"/>
                  <w:marBottom w:val="0"/>
                  <w:divBdr>
                    <w:top w:val="none" w:sz="0" w:space="0" w:color="auto"/>
                    <w:left w:val="none" w:sz="0" w:space="0" w:color="auto"/>
                    <w:bottom w:val="none" w:sz="0" w:space="0" w:color="auto"/>
                    <w:right w:val="none" w:sz="0" w:space="0" w:color="auto"/>
                  </w:divBdr>
                  <w:divsChild>
                    <w:div w:id="152201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623164">
      <w:bodyDiv w:val="1"/>
      <w:marLeft w:val="0"/>
      <w:marRight w:val="0"/>
      <w:marTop w:val="0"/>
      <w:marBottom w:val="0"/>
      <w:divBdr>
        <w:top w:val="none" w:sz="0" w:space="0" w:color="auto"/>
        <w:left w:val="none" w:sz="0" w:space="0" w:color="auto"/>
        <w:bottom w:val="none" w:sz="0" w:space="0" w:color="auto"/>
        <w:right w:val="none" w:sz="0" w:space="0" w:color="auto"/>
      </w:divBdr>
    </w:div>
    <w:div w:id="2074810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A61BFD-1B1E-EE49-893D-5852F134B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819</Words>
  <Characters>4674</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KTPH</Company>
  <LinksUpToDate>false</LinksUpToDate>
  <CharactersWithSpaces>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barkham@me.com</dc:creator>
  <cp:lastModifiedBy>timbarkham@me.com</cp:lastModifiedBy>
  <cp:revision>8</cp:revision>
  <cp:lastPrinted>2018-06-03T10:41:00Z</cp:lastPrinted>
  <dcterms:created xsi:type="dcterms:W3CDTF">2019-03-27T17:42:00Z</dcterms:created>
  <dcterms:modified xsi:type="dcterms:W3CDTF">2019-04-23T15:27:00Z</dcterms:modified>
</cp:coreProperties>
</file>